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87B0D1" w14:textId="075EF74A" w:rsidR="007C7A0E" w:rsidRDefault="00B53A91">
      <w:pPr>
        <w:rPr>
          <w:rFonts w:ascii="Times New Roman" w:hAnsi="Times New Roman" w:cs="Times New Roman"/>
          <w:b/>
          <w:bCs/>
        </w:rPr>
      </w:pPr>
      <w:r w:rsidRPr="00E34DDD">
        <w:rPr>
          <w:rFonts w:ascii="Times New Roman" w:hAnsi="Times New Roman" w:cs="Times New Roman"/>
          <w:b/>
          <w:bCs/>
        </w:rPr>
        <w:t>Supplementa</w:t>
      </w:r>
      <w:r w:rsidR="00F23142">
        <w:rPr>
          <w:rFonts w:ascii="Times New Roman" w:hAnsi="Times New Roman" w:cs="Times New Roman"/>
          <w:b/>
          <w:bCs/>
        </w:rPr>
        <w:t>l</w:t>
      </w:r>
      <w:r w:rsidRPr="00E34DDD">
        <w:rPr>
          <w:rFonts w:ascii="Times New Roman" w:hAnsi="Times New Roman" w:cs="Times New Roman"/>
          <w:b/>
          <w:bCs/>
        </w:rPr>
        <w:t xml:space="preserve"> Materials</w:t>
      </w:r>
    </w:p>
    <w:p w14:paraId="7050A8E5" w14:textId="77777777" w:rsidR="009D4712" w:rsidRDefault="009D4712">
      <w:pPr>
        <w:rPr>
          <w:rFonts w:ascii="Times New Roman" w:hAnsi="Times New Roman" w:cs="Times New Roman"/>
          <w:b/>
          <w:bCs/>
        </w:rPr>
      </w:pPr>
    </w:p>
    <w:p w14:paraId="1360D871" w14:textId="3CA06A50" w:rsidR="009D4712" w:rsidRPr="009D4712" w:rsidRDefault="009D4712">
      <w:pPr>
        <w:rPr>
          <w:rFonts w:ascii="Times New Roman" w:hAnsi="Times New Roman" w:cs="Times New Roman"/>
          <w:i/>
          <w:iCs/>
        </w:rPr>
      </w:pPr>
      <w:r w:rsidRPr="009D4712">
        <w:rPr>
          <w:rFonts w:ascii="Times New Roman" w:hAnsi="Times New Roman" w:cs="Times New Roman"/>
          <w:i/>
          <w:iCs/>
        </w:rPr>
        <w:t>Dairy Intervention Without Vaccinations and Immunoglobulins</w:t>
      </w:r>
    </w:p>
    <w:p w14:paraId="47D58337" w14:textId="77777777" w:rsidR="00B53A91" w:rsidRDefault="00B53A91">
      <w:pPr>
        <w:rPr>
          <w:rFonts w:ascii="Times New Roman" w:hAnsi="Times New Roman" w:cs="Times New Roman"/>
        </w:rPr>
      </w:pPr>
    </w:p>
    <w:p w14:paraId="5D2A8336" w14:textId="244814DE" w:rsidR="00A855A1" w:rsidRPr="00A855A1" w:rsidRDefault="00A855A1" w:rsidP="009D4712">
      <w:pPr>
        <w:spacing w:line="480" w:lineRule="auto"/>
        <w:rPr>
          <w:rFonts w:ascii="Times New Roman" w:hAnsi="Times New Roman" w:cs="Times New Roman"/>
        </w:rPr>
      </w:pPr>
      <w:r>
        <w:rPr>
          <w:rFonts w:ascii="Times New Roman" w:hAnsi="Times New Roman" w:cs="Times New Roman"/>
        </w:rPr>
        <w:t>There were 5</w:t>
      </w:r>
      <w:r w:rsidR="00B355ED">
        <w:rPr>
          <w:rFonts w:ascii="Times New Roman" w:hAnsi="Times New Roman" w:cs="Times New Roman"/>
        </w:rPr>
        <w:t>6</w:t>
      </w:r>
      <w:r>
        <w:rPr>
          <w:rFonts w:ascii="Times New Roman" w:hAnsi="Times New Roman" w:cs="Times New Roman"/>
        </w:rPr>
        <w:t xml:space="preserve"> studies reporting on dairy exposure and impacts </w:t>
      </w:r>
      <w:r w:rsidR="009D4712">
        <w:rPr>
          <w:rFonts w:ascii="Times New Roman" w:hAnsi="Times New Roman" w:cs="Times New Roman"/>
        </w:rPr>
        <w:t xml:space="preserve">on immunoglobulins. </w:t>
      </w:r>
      <w:r w:rsidRPr="00A855A1">
        <w:rPr>
          <w:rFonts w:ascii="Times New Roman" w:hAnsi="Times New Roman" w:cs="Times New Roman"/>
        </w:rPr>
        <w:t xml:space="preserve">The study authors reported dairy’s effects on IgA, </w:t>
      </w:r>
      <w:proofErr w:type="spellStart"/>
      <w:r w:rsidRPr="00A855A1">
        <w:rPr>
          <w:rFonts w:ascii="Times New Roman" w:hAnsi="Times New Roman" w:cs="Times New Roman"/>
        </w:rPr>
        <w:t>IgD</w:t>
      </w:r>
      <w:proofErr w:type="spellEnd"/>
      <w:r w:rsidRPr="00A855A1">
        <w:rPr>
          <w:rFonts w:ascii="Times New Roman" w:hAnsi="Times New Roman" w:cs="Times New Roman"/>
        </w:rPr>
        <w:t xml:space="preserve">, </w:t>
      </w:r>
      <w:proofErr w:type="spellStart"/>
      <w:r w:rsidRPr="00A855A1">
        <w:rPr>
          <w:rFonts w:ascii="Times New Roman" w:hAnsi="Times New Roman" w:cs="Times New Roman"/>
        </w:rPr>
        <w:t>IgE</w:t>
      </w:r>
      <w:proofErr w:type="spellEnd"/>
      <w:r w:rsidRPr="00A855A1">
        <w:rPr>
          <w:rFonts w:ascii="Times New Roman" w:hAnsi="Times New Roman" w:cs="Times New Roman"/>
        </w:rPr>
        <w:t>, IgG, and/or IgM levels measured in study populations before, during, and after treatment including whole dairy products (N=13), whole dairy products with added probiotics (N=34), whey or casein proteins (N=</w:t>
      </w:r>
      <w:r w:rsidR="00DF2672">
        <w:rPr>
          <w:rFonts w:ascii="Times New Roman" w:hAnsi="Times New Roman" w:cs="Times New Roman"/>
        </w:rPr>
        <w:t>7</w:t>
      </w:r>
      <w:r w:rsidRPr="00A855A1">
        <w:rPr>
          <w:rFonts w:ascii="Times New Roman" w:hAnsi="Times New Roman" w:cs="Times New Roman"/>
        </w:rPr>
        <w:t xml:space="preserve">), milk phospholipids (N=1), and dietary habits/patterns of dairy (N=1). Six studies incorporated an exercise regimen </w:t>
      </w:r>
      <w:r w:rsidRPr="00A855A1">
        <w:rPr>
          <w:rFonts w:ascii="Times New Roman" w:hAnsi="Times New Roman" w:cs="Times New Roman"/>
        </w:rPr>
        <w:fldChar w:fldCharType="begin">
          <w:fldData xml:space="preserve">PEVuZE5vdGU+PENpdGU+PEF1dGhvcj5TaGlub2hhcmE8L0F1dGhvcj48WWVhcj4yMDIwPC9ZZWFy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</w:fldData>
        </w:fldChar>
      </w:r>
      <w:r w:rsidR="00495653">
        <w:rPr>
          <w:rFonts w:ascii="Times New Roman" w:hAnsi="Times New Roman" w:cs="Times New Roman"/>
        </w:rPr>
        <w:instrText xml:space="preserve"> ADDIN EN.CITE </w:instrText>
      </w:r>
      <w:r w:rsidR="00495653">
        <w:rPr>
          <w:rFonts w:ascii="Times New Roman" w:hAnsi="Times New Roman" w:cs="Times New Roman"/>
        </w:rPr>
        <w:fldChar w:fldCharType="begin">
          <w:fldData xml:space="preserve">PEVuZE5vdGU+PENpdGU+PEF1dGhvcj5TaGlub2hhcmE8L0F1dGhvcj48WWVhcj4yMDIwPC9ZZWFy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</w:fldData>
        </w:fldChar>
      </w:r>
      <w:r w:rsidR="00495653">
        <w:rPr>
          <w:rFonts w:ascii="Times New Roman" w:hAnsi="Times New Roman" w:cs="Times New Roman"/>
        </w:rPr>
        <w:instrText xml:space="preserve"> ADDIN EN.CITE.DATA </w:instrText>
      </w:r>
      <w:r w:rsidR="00495653">
        <w:rPr>
          <w:rFonts w:ascii="Times New Roman" w:hAnsi="Times New Roman" w:cs="Times New Roman"/>
        </w:rPr>
      </w:r>
      <w:r w:rsidR="00495653">
        <w:rPr>
          <w:rFonts w:ascii="Times New Roman" w:hAnsi="Times New Roman" w:cs="Times New Roman"/>
        </w:rPr>
        <w:fldChar w:fldCharType="end"/>
      </w:r>
      <w:r w:rsidRPr="00A855A1">
        <w:rPr>
          <w:rFonts w:ascii="Times New Roman" w:hAnsi="Times New Roman" w:cs="Times New Roman"/>
        </w:rPr>
      </w:r>
      <w:r w:rsidRPr="00A855A1">
        <w:rPr>
          <w:rFonts w:ascii="Times New Roman" w:hAnsi="Times New Roman" w:cs="Times New Roman"/>
        </w:rPr>
        <w:fldChar w:fldCharType="separate"/>
      </w:r>
      <w:r w:rsidR="00495653">
        <w:rPr>
          <w:rFonts w:ascii="Times New Roman" w:hAnsi="Times New Roman" w:cs="Times New Roman"/>
          <w:noProof/>
        </w:rPr>
        <w:t>(1-6)</w:t>
      </w:r>
      <w:r w:rsidRPr="00A855A1">
        <w:rPr>
          <w:rFonts w:ascii="Times New Roman" w:hAnsi="Times New Roman" w:cs="Times New Roman"/>
        </w:rPr>
        <w:fldChar w:fldCharType="end"/>
      </w:r>
      <w:r w:rsidRPr="00A855A1">
        <w:rPr>
          <w:rFonts w:ascii="Times New Roman" w:hAnsi="Times New Roman" w:cs="Times New Roman"/>
        </w:rPr>
        <w:t xml:space="preserve"> to assess the ability of dairy products/components to mitigate known immune function decrements associated with intense exercise. No differences in immunoglobulin levels between treatment groups were reported in 2 studies (one involving milk phospholipid consumption and another involving maternal intake of yogurt, milk, or cheese) </w:t>
      </w:r>
      <w:r w:rsidRPr="00A855A1">
        <w:rPr>
          <w:rFonts w:ascii="Times New Roman" w:hAnsi="Times New Roman" w:cs="Times New Roman"/>
        </w:rPr>
        <w:fldChar w:fldCharType="begin">
          <w:fldData xml:space="preserve">PEVuZE5vdGU+PENpdGU+PEF1dGhvcj5LZWxsZXI8L0F1dGhvcj48WWVhcj4yMDE0PC9ZZWFyPjxS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=
</w:fldData>
        </w:fldChar>
      </w:r>
      <w:r w:rsidR="00495653">
        <w:rPr>
          <w:rFonts w:ascii="Times New Roman" w:hAnsi="Times New Roman" w:cs="Times New Roman"/>
        </w:rPr>
        <w:instrText xml:space="preserve"> ADDIN EN.CITE </w:instrText>
      </w:r>
      <w:r w:rsidR="00495653">
        <w:rPr>
          <w:rFonts w:ascii="Times New Roman" w:hAnsi="Times New Roman" w:cs="Times New Roman"/>
        </w:rPr>
        <w:fldChar w:fldCharType="begin">
          <w:fldData xml:space="preserve">PEVuZE5vdGU+PENpdGU+PEF1dGhvcj5LZWxsZXI8L0F1dGhvcj48WWVhcj4yMDE0PC9ZZWFyPjxS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=
</w:fldData>
        </w:fldChar>
      </w:r>
      <w:r w:rsidR="00495653">
        <w:rPr>
          <w:rFonts w:ascii="Times New Roman" w:hAnsi="Times New Roman" w:cs="Times New Roman"/>
        </w:rPr>
        <w:instrText xml:space="preserve"> ADDIN EN.CITE.DATA </w:instrText>
      </w:r>
      <w:r w:rsidR="00495653">
        <w:rPr>
          <w:rFonts w:ascii="Times New Roman" w:hAnsi="Times New Roman" w:cs="Times New Roman"/>
        </w:rPr>
      </w:r>
      <w:r w:rsidR="00495653">
        <w:rPr>
          <w:rFonts w:ascii="Times New Roman" w:hAnsi="Times New Roman" w:cs="Times New Roman"/>
        </w:rPr>
        <w:fldChar w:fldCharType="end"/>
      </w:r>
      <w:r w:rsidRPr="00A855A1">
        <w:rPr>
          <w:rFonts w:ascii="Times New Roman" w:hAnsi="Times New Roman" w:cs="Times New Roman"/>
        </w:rPr>
      </w:r>
      <w:r w:rsidRPr="00A855A1">
        <w:rPr>
          <w:rFonts w:ascii="Times New Roman" w:hAnsi="Times New Roman" w:cs="Times New Roman"/>
        </w:rPr>
        <w:fldChar w:fldCharType="separate"/>
      </w:r>
      <w:r w:rsidR="00495653">
        <w:rPr>
          <w:rFonts w:ascii="Times New Roman" w:hAnsi="Times New Roman" w:cs="Times New Roman"/>
          <w:noProof/>
        </w:rPr>
        <w:t>(7, 8)</w:t>
      </w:r>
      <w:r w:rsidRPr="00A855A1">
        <w:rPr>
          <w:rFonts w:ascii="Times New Roman" w:hAnsi="Times New Roman" w:cs="Times New Roman"/>
        </w:rPr>
        <w:fldChar w:fldCharType="end"/>
      </w:r>
      <w:r w:rsidRPr="00A855A1">
        <w:rPr>
          <w:rFonts w:ascii="Times New Roman" w:hAnsi="Times New Roman" w:cs="Times New Roman"/>
        </w:rPr>
        <w:t xml:space="preserve"> (Supplemental Table 3). </w:t>
      </w:r>
    </w:p>
    <w:p w14:paraId="7BD62DA2" w14:textId="77777777" w:rsidR="00B53A91" w:rsidRPr="00E34DDD" w:rsidRDefault="00B53A91">
      <w:pPr>
        <w:rPr>
          <w:rFonts w:ascii="Times New Roman" w:hAnsi="Times New Roman" w:cs="Times New Roman"/>
        </w:rPr>
      </w:pPr>
    </w:p>
    <w:p w14:paraId="5A9ECC8F" w14:textId="77777777" w:rsidR="00B53A91" w:rsidRPr="00E34DDD" w:rsidRDefault="00B53A91" w:rsidP="00B53A91">
      <w:pPr>
        <w:spacing w:line="480" w:lineRule="auto"/>
        <w:jc w:val="both"/>
        <w:rPr>
          <w:rFonts w:ascii="Times New Roman" w:hAnsi="Times New Roman" w:cs="Times New Roman"/>
          <w:u w:val="single"/>
        </w:rPr>
      </w:pPr>
      <w:r w:rsidRPr="00E34DDD">
        <w:rPr>
          <w:rFonts w:ascii="Times New Roman" w:hAnsi="Times New Roman" w:cs="Times New Roman"/>
          <w:u w:val="single"/>
        </w:rPr>
        <w:t xml:space="preserve">Whole dairy </w:t>
      </w:r>
    </w:p>
    <w:p w14:paraId="191A6630" w14:textId="433C007C" w:rsidR="00B53A91" w:rsidRPr="00E34DDD" w:rsidRDefault="00587964" w:rsidP="00B53A91">
      <w:pPr>
        <w:spacing w:line="480" w:lineRule="auto"/>
        <w:jc w:val="both"/>
        <w:rPr>
          <w:rFonts w:ascii="Times New Roman" w:hAnsi="Times New Roman" w:cs="Times New Roman"/>
        </w:rPr>
      </w:pPr>
      <w:r>
        <w:rPr>
          <w:rFonts w:ascii="Times New Roman" w:hAnsi="Times New Roman" w:cs="Times New Roman"/>
        </w:rPr>
        <w:t>Of the</w:t>
      </w:r>
      <w:r w:rsidR="00B53A91" w:rsidRPr="00E34DDD">
        <w:rPr>
          <w:rFonts w:ascii="Times New Roman" w:hAnsi="Times New Roman" w:cs="Times New Roman"/>
        </w:rPr>
        <w:t xml:space="preserve"> 13 whole dairy product studies of fermented milk, regular milk, and yogurt, 6 reported differences between the treatment arms for at least one immunoglobulin (IgA, </w:t>
      </w:r>
      <w:proofErr w:type="spellStart"/>
      <w:r w:rsidR="00B53A91" w:rsidRPr="00E34DDD">
        <w:rPr>
          <w:rFonts w:ascii="Times New Roman" w:hAnsi="Times New Roman" w:cs="Times New Roman"/>
        </w:rPr>
        <w:t>IgE</w:t>
      </w:r>
      <w:proofErr w:type="spellEnd"/>
      <w:r w:rsidR="00B53A91" w:rsidRPr="00E34DDD">
        <w:rPr>
          <w:rFonts w:ascii="Times New Roman" w:hAnsi="Times New Roman" w:cs="Times New Roman"/>
        </w:rPr>
        <w:t xml:space="preserve">, and IgG) </w:t>
      </w:r>
      <w:r w:rsidR="00B53A91" w:rsidRPr="00E34DDD">
        <w:rPr>
          <w:rFonts w:ascii="Times New Roman" w:hAnsi="Times New Roman" w:cs="Times New Roman"/>
        </w:rPr>
        <w:fldChar w:fldCharType="begin">
          <w:fldData xml:space="preserve">PEVuZE5vdGU+PENpdGU+PEF1dGhvcj5NYXRoZXdzPC9BdXRob3I+PFllYXI+MTk3NDwvWWVhcj48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</w:fldData>
        </w:fldChar>
      </w:r>
      <w:r w:rsidR="00495653">
        <w:rPr>
          <w:rFonts w:ascii="Times New Roman" w:hAnsi="Times New Roman" w:cs="Times New Roman"/>
        </w:rPr>
        <w:instrText xml:space="preserve"> ADDIN EN.CITE </w:instrText>
      </w:r>
      <w:r w:rsidR="00495653">
        <w:rPr>
          <w:rFonts w:ascii="Times New Roman" w:hAnsi="Times New Roman" w:cs="Times New Roman"/>
        </w:rPr>
        <w:fldChar w:fldCharType="begin">
          <w:fldData xml:space="preserve">PEVuZE5vdGU+PENpdGU+PEF1dGhvcj5NYXRoZXdzPC9BdXRob3I+PFllYXI+MTk3NDwvWWVhcj48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</w:fldData>
        </w:fldChar>
      </w:r>
      <w:r w:rsidR="00495653">
        <w:rPr>
          <w:rFonts w:ascii="Times New Roman" w:hAnsi="Times New Roman" w:cs="Times New Roman"/>
        </w:rPr>
        <w:instrText xml:space="preserve"> ADDIN EN.CITE.DATA </w:instrText>
      </w:r>
      <w:r w:rsidR="00495653">
        <w:rPr>
          <w:rFonts w:ascii="Times New Roman" w:hAnsi="Times New Roman" w:cs="Times New Roman"/>
        </w:rPr>
      </w:r>
      <w:r w:rsidR="00495653">
        <w:rPr>
          <w:rFonts w:ascii="Times New Roman" w:hAnsi="Times New Roman" w:cs="Times New Roman"/>
        </w:rPr>
        <w:fldChar w:fldCharType="end"/>
      </w:r>
      <w:r w:rsidR="00B53A91" w:rsidRPr="00E34DDD">
        <w:rPr>
          <w:rFonts w:ascii="Times New Roman" w:hAnsi="Times New Roman" w:cs="Times New Roman"/>
        </w:rPr>
      </w:r>
      <w:r w:rsidR="00B53A91" w:rsidRPr="00E34DDD">
        <w:rPr>
          <w:rFonts w:ascii="Times New Roman" w:hAnsi="Times New Roman" w:cs="Times New Roman"/>
        </w:rPr>
        <w:fldChar w:fldCharType="separate"/>
      </w:r>
      <w:r w:rsidR="00495653">
        <w:rPr>
          <w:rFonts w:ascii="Times New Roman" w:hAnsi="Times New Roman" w:cs="Times New Roman"/>
          <w:noProof/>
        </w:rPr>
        <w:t>(1, 2, 9-12)</w:t>
      </w:r>
      <w:r w:rsidR="00B53A91" w:rsidRPr="00E34DDD">
        <w:rPr>
          <w:rFonts w:ascii="Times New Roman" w:hAnsi="Times New Roman" w:cs="Times New Roman"/>
        </w:rPr>
        <w:fldChar w:fldCharType="end"/>
      </w:r>
      <w:r w:rsidR="00B53A91" w:rsidRPr="00E34DDD">
        <w:rPr>
          <w:rFonts w:ascii="Times New Roman" w:hAnsi="Times New Roman" w:cs="Times New Roman"/>
        </w:rPr>
        <w:t xml:space="preserve">  (Supplemental Table 3). </w:t>
      </w:r>
    </w:p>
    <w:p w14:paraId="34C21FFE" w14:textId="77777777" w:rsidR="00B53A91" w:rsidRPr="00E34DDD" w:rsidRDefault="00B53A91">
      <w:pPr>
        <w:rPr>
          <w:rFonts w:ascii="Times New Roman" w:hAnsi="Times New Roman" w:cs="Times New Roman"/>
        </w:rPr>
      </w:pPr>
    </w:p>
    <w:p w14:paraId="5C3320F4" w14:textId="1E4DA9E3" w:rsidR="00B53A91" w:rsidRPr="00E34DDD" w:rsidRDefault="00B53A91" w:rsidP="00B53A91">
      <w:pPr>
        <w:spacing w:line="480" w:lineRule="auto"/>
        <w:jc w:val="both"/>
        <w:rPr>
          <w:rFonts w:ascii="Times New Roman" w:hAnsi="Times New Roman" w:cs="Times New Roman"/>
        </w:rPr>
      </w:pPr>
      <w:r w:rsidRPr="00E34DDD">
        <w:rPr>
          <w:rFonts w:ascii="Times New Roman" w:hAnsi="Times New Roman" w:cs="Times New Roman"/>
        </w:rPr>
        <w:t xml:space="preserve">One Taiwanese prospective cohort study evaluated 38 uninfected and 38 </w:t>
      </w:r>
      <w:r w:rsidRPr="00E34DDD">
        <w:rPr>
          <w:rFonts w:ascii="Times New Roman" w:hAnsi="Times New Roman" w:cs="Times New Roman"/>
          <w:i/>
        </w:rPr>
        <w:t>H. pylori</w:t>
      </w:r>
      <w:r w:rsidRPr="00E34DDD">
        <w:rPr>
          <w:rFonts w:ascii="Times New Roman" w:hAnsi="Times New Roman" w:cs="Times New Roman"/>
        </w:rPr>
        <w:t xml:space="preserve">-infected children given 200 mL probiotic yogurt with </w:t>
      </w:r>
      <w:r w:rsidRPr="00E34DDD">
        <w:rPr>
          <w:rFonts w:ascii="Times New Roman" w:hAnsi="Times New Roman" w:cs="Times New Roman"/>
          <w:i/>
        </w:rPr>
        <w:t xml:space="preserve">L. acidophilus, </w:t>
      </w:r>
      <w:r w:rsidRPr="00E34DDD">
        <w:rPr>
          <w:rFonts w:ascii="Times New Roman" w:hAnsi="Times New Roman" w:cs="Times New Roman"/>
          <w:i/>
          <w:iCs/>
        </w:rPr>
        <w:t xml:space="preserve">Bifidobacterium lactis, L. bulgaricus, and S. thermophilus </w:t>
      </w:r>
      <w:r w:rsidRPr="00E34DDD">
        <w:rPr>
          <w:rFonts w:ascii="Times New Roman" w:hAnsi="Times New Roman" w:cs="Times New Roman"/>
        </w:rPr>
        <w:t xml:space="preserve">twice daily for 4 weeks; the study year was not reported </w:t>
      </w:r>
      <w:r w:rsidRPr="00E34DDD">
        <w:rPr>
          <w:rFonts w:ascii="Times New Roman" w:hAnsi="Times New Roman" w:cs="Times New Roman"/>
        </w:rPr>
        <w:fldChar w:fldCharType="begin"/>
      </w:r>
      <w:r w:rsidR="00495653">
        <w:rPr>
          <w:rFonts w:ascii="Times New Roman" w:hAnsi="Times New Roman" w:cs="Times New Roman"/>
        </w:rPr>
        <w:instrText xml:space="preserve"> ADDIN EN.CITE &lt;EndNote&gt;&lt;Cite&gt;&lt;Author&gt;Yang&lt;/Author&gt;&lt;Year&gt;2012&lt;/Year&gt;&lt;RecNum&gt;6&lt;/RecNum&gt;&lt;DisplayText&gt;(12)&lt;/DisplayText&gt;&lt;record&gt;&lt;rec-number&gt;6&lt;/rec-number&gt;&lt;foreign-keys&gt;&lt;key app="EN" db-id="5a50a5fxbsa9eee0axqxve00zfvwaarr5vf5" timestamp="1691441316"&gt;6&lt;/key&gt;&lt;/foreign-keys&gt;&lt;ref-type name="Journal Article"&gt;17&lt;/ref-type&gt;&lt;contributors&gt;&lt;authors&gt;&lt;author&gt;Yang, Y. J.&lt;/author&gt;&lt;author&gt;Sheu, B. S.&lt;/author&gt;&lt;/authors&gt;&lt;/contributors&gt;&lt;auth-address&gt;B.-S. Sheu, Department of Internal Medicine, National Cheng Kung University Hospital, #138 Sheng Li Road, Tainan 70428, Taiwan&lt;/auth-address&gt;&lt;titles&gt;&lt;title&gt;Probiotics-Containing Yogurts Suppress Helicobacter pylori Load and Modify Immune Response and Intestinal Microbiota in the Helicobacter pylori-Infected Children&lt;/title&gt;&lt;secondary-title&gt;Helicobacter&lt;/secondary-title&gt;&lt;short-title&gt;Probiotics-Containing Yogurts Suppress Helicobacter pylori Load and Modify Immune Response and Intestinal Microbiota in the Helicobacter pylori-Infected Children&lt;/short-title&gt;&lt;/titles&gt;&lt;periodical&gt;&lt;full-title&gt;Helicobacter&lt;/full-title&gt;&lt;/periodical&gt;&lt;pages&gt;297-304&lt;/pages&gt;&lt;volume&gt;17&lt;/volume&gt;&lt;number&gt;4&lt;/number&gt;&lt;keywords&gt;&lt;keyword&gt;immunoglobulin A immunoglobulin E immunoglobulin G interleukin 10 interleukin 6 pepsinogen I pepsinogen II probiotic agent tumor necrosis factor yoghurt antibacterial activity antibody titer article bacterial load bacterium colony Bifidobacterium cellul&lt;/keyword&gt;&lt;/keywords&gt;&lt;dates&gt;&lt;year&gt;2012&lt;/year&gt;&lt;/dates&gt;&lt;isbn&gt;1083-4389 1523-5378&lt;/isbn&gt;&lt;work-type&gt;Article&lt;/work-type&gt;&lt;urls&gt;&lt;related-urls&gt;&lt;url&gt;https://www.embase.com/search/results?subaction=viewrecord&amp;amp;id=L365194664&amp;amp;from=export http://dx.doi.org/10.1111/j.1523-5378.2012.00941.x&lt;/url&gt;&lt;/related-urls&gt;&lt;/urls&gt;&lt;electronic-resource-num&gt;10.1111/j.1523-5378.2012.00941.x&lt;/electronic-resource-num&gt;&lt;remote-database-name&gt;Embase Medline&lt;/remote-database-name&gt;&lt;language&gt;English&lt;/language&gt;&lt;/record&gt;&lt;/Cite&gt;&lt;/EndNote&gt;</w:instrText>
      </w:r>
      <w:r w:rsidRPr="00E34DDD">
        <w:rPr>
          <w:rFonts w:ascii="Times New Roman" w:hAnsi="Times New Roman" w:cs="Times New Roman"/>
        </w:rPr>
        <w:fldChar w:fldCharType="separate"/>
      </w:r>
      <w:r w:rsidR="00495653">
        <w:rPr>
          <w:rFonts w:ascii="Times New Roman" w:hAnsi="Times New Roman" w:cs="Times New Roman"/>
          <w:noProof/>
        </w:rPr>
        <w:t>(12)</w:t>
      </w:r>
      <w:r w:rsidRPr="00E34DDD">
        <w:rPr>
          <w:rFonts w:ascii="Times New Roman" w:hAnsi="Times New Roman" w:cs="Times New Roman"/>
        </w:rPr>
        <w:fldChar w:fldCharType="end"/>
      </w:r>
      <w:r w:rsidRPr="00E34DDD">
        <w:rPr>
          <w:rFonts w:ascii="Times New Roman" w:hAnsi="Times New Roman" w:cs="Times New Roman"/>
        </w:rPr>
        <w:t xml:space="preserve">. In both uninfected and infected children, IgA levels were increased after 4 weeks (p=0.01, p=0.002, respectively). </w:t>
      </w:r>
    </w:p>
    <w:p w14:paraId="30840862" w14:textId="77777777" w:rsidR="00B53A91" w:rsidRPr="00E34DDD" w:rsidRDefault="00B53A91" w:rsidP="00B53A91">
      <w:pPr>
        <w:spacing w:line="480" w:lineRule="auto"/>
        <w:jc w:val="both"/>
        <w:rPr>
          <w:rFonts w:ascii="Times New Roman" w:hAnsi="Times New Roman" w:cs="Times New Roman"/>
        </w:rPr>
      </w:pPr>
    </w:p>
    <w:p w14:paraId="544265FA" w14:textId="0D48F01D" w:rsidR="00B53A91" w:rsidRPr="00E34DDD" w:rsidRDefault="00B53A91" w:rsidP="00B53A91">
      <w:pPr>
        <w:spacing w:line="480" w:lineRule="auto"/>
        <w:jc w:val="both"/>
        <w:rPr>
          <w:rFonts w:ascii="Times New Roman" w:hAnsi="Times New Roman" w:cs="Times New Roman"/>
        </w:rPr>
      </w:pPr>
      <w:r w:rsidRPr="00E34DDD">
        <w:rPr>
          <w:rFonts w:ascii="Times New Roman" w:hAnsi="Times New Roman" w:cs="Times New Roman"/>
        </w:rPr>
        <w:lastRenderedPageBreak/>
        <w:t xml:space="preserve">In a trial conducted in Kenya, 4 treatment arms were reported </w:t>
      </w:r>
      <w:r w:rsidRPr="00E34DDD">
        <w:rPr>
          <w:rFonts w:ascii="Times New Roman" w:hAnsi="Times New Roman" w:cs="Times New Roman"/>
        </w:rPr>
        <w:fldChar w:fldCharType="begin"/>
      </w:r>
      <w:r w:rsidR="00495653">
        <w:rPr>
          <w:rFonts w:ascii="Times New Roman" w:hAnsi="Times New Roman" w:cs="Times New Roman"/>
        </w:rPr>
        <w:instrText xml:space="preserve"> ADDIN EN.CITE &lt;EndNote&gt;&lt;Cite&gt;&lt;Author&gt;Siekmann&lt;/Author&gt;&lt;Year&gt;2003&lt;/Year&gt;&lt;RecNum&gt;7&lt;/RecNum&gt;&lt;DisplayText&gt;(11)&lt;/DisplayText&gt;&lt;record&gt;&lt;rec-number&gt;7&lt;/rec-number&gt;&lt;foreign-keys&gt;&lt;key app="EN" db-id="5a50a5fxbsa9eee0axqxve00zfvwaarr5vf5" timestamp="1691441316"&gt;7&lt;/key&gt;&lt;/foreign-keys&gt;&lt;ref-type name="Journal Article"&gt;17&lt;/ref-type&gt;&lt;contributors&gt;&lt;authors&gt;&lt;author&gt;Siekmann, J. H.&lt;/author&gt;&lt;author&gt;Allen, L. H.&lt;/author&gt;&lt;author&gt;Watnik, M. R.&lt;/author&gt;&lt;author&gt;Nestel, P.&lt;/author&gt;&lt;author&gt;Neumann, C. G.&lt;/author&gt;&lt;author&gt;Shoenfeld, Y.&lt;/author&gt;&lt;author&gt;Peter, J. B.&lt;/author&gt;&lt;author&gt;Patnik, M.&lt;/author&gt;&lt;author&gt;Ansari, A. A.&lt;/author&gt;&lt;author&gt;Coppel, R. L.&lt;/author&gt;&lt;author&gt;Gershwin, M. E.&lt;/author&gt;&lt;/authors&gt;&lt;/contributors&gt;&lt;auth-address&gt;Department of Nutrition, University of California, Davis 95616, USA.&lt;/auth-address&gt;&lt;titles&gt;&lt;title&gt;Titers of antibody to common pathogens: relation to food-based interventions in rural Kenyan schoolchildren&lt;/title&gt;&lt;secondary-title&gt;Am J Clin Nutr&lt;/secondary-title&gt;&lt;short-title&gt;Titers of antibody to common pathogens: relation to food-based interventions in rural Kenyan schoolchildren&lt;/short-title&gt;&lt;/titles&gt;&lt;periodical&gt;&lt;full-title&gt;Am J Clin Nutr&lt;/full-title&gt;&lt;/periodical&gt;&lt;pages&gt;242-9&lt;/pages&gt;&lt;volume&gt;77&lt;/volume&gt;&lt;number&gt;1&lt;/number&gt;&lt;edition&gt;2002/12/25&lt;/edition&gt;&lt;keywords&gt;&lt;keyword&gt;Adolescent Antibodies, Bacterial/*biosynthesis Antibodies, Viral/*biosynthesis Case-Control Studies Child Child Nutrition Disorders/diet therapy/*immunology Child, Preschool *Diet Female Ferritins/blood Helicobacter pylori/*immunology/pathogenicity Huma&lt;/keyword&gt;&lt;/keywords&gt;&lt;dates&gt;&lt;year&gt;2003&lt;/year&gt;&lt;pub-dates&gt;&lt;date&gt;Jan&lt;/date&gt;&lt;/pub-dates&gt;&lt;/dates&gt;&lt;isbn&gt;0002-9165 (Print) 0002-9165&lt;/isbn&gt;&lt;accession-num&gt;12499348&lt;/accession-num&gt;&lt;urls&gt;&lt;/urls&gt;&lt;electronic-resource-num&gt;10.1093/ajcn/77.1.242&lt;/electronic-resource-num&gt;&lt;remote-database-provider&gt;Nlm&lt;/remote-database-provider&gt;&lt;language&gt;eng&lt;/language&gt;&lt;/record&gt;&lt;/Cite&gt;&lt;/EndNote&gt;</w:instrText>
      </w:r>
      <w:r w:rsidRPr="00E34DDD">
        <w:rPr>
          <w:rFonts w:ascii="Times New Roman" w:hAnsi="Times New Roman" w:cs="Times New Roman"/>
        </w:rPr>
        <w:fldChar w:fldCharType="separate"/>
      </w:r>
      <w:r w:rsidR="00495653">
        <w:rPr>
          <w:rFonts w:ascii="Times New Roman" w:hAnsi="Times New Roman" w:cs="Times New Roman"/>
          <w:noProof/>
        </w:rPr>
        <w:t>(11)</w:t>
      </w:r>
      <w:r w:rsidRPr="00E34DDD">
        <w:rPr>
          <w:rFonts w:ascii="Times New Roman" w:hAnsi="Times New Roman" w:cs="Times New Roman"/>
        </w:rPr>
        <w:fldChar w:fldCharType="end"/>
      </w:r>
      <w:r w:rsidRPr="00E34DDD">
        <w:rPr>
          <w:rFonts w:ascii="Times New Roman" w:hAnsi="Times New Roman" w:cs="Times New Roman"/>
        </w:rPr>
        <w:t xml:space="preserve">. Two treatment groups were relevant for this review. Fifty healthy children were given 200 mL whole milk September-November 1998 and 250 mL whole milk January 1999 for 5 days per week for 1 year; 50 children were in the control group and did not receive treatment. Blood samples were collected in August 1998 and in August 1999. Increases in the </w:t>
      </w:r>
      <w:r w:rsidRPr="00E34DDD">
        <w:rPr>
          <w:rFonts w:ascii="Times New Roman" w:hAnsi="Times New Roman" w:cs="Times New Roman"/>
          <w:i/>
          <w:iCs/>
        </w:rPr>
        <w:t>H. pylori</w:t>
      </w:r>
      <w:r w:rsidRPr="00E34DDD">
        <w:rPr>
          <w:rFonts w:ascii="Times New Roman" w:hAnsi="Times New Roman" w:cs="Times New Roman"/>
        </w:rPr>
        <w:t xml:space="preserve"> IgG antibody titers were observed in the milk group, compared with the control group (p&lt;0.05). </w:t>
      </w:r>
    </w:p>
    <w:p w14:paraId="124F0183" w14:textId="77777777" w:rsidR="00B53A91" w:rsidRPr="00E34DDD" w:rsidRDefault="00B53A91" w:rsidP="00B53A91">
      <w:pPr>
        <w:spacing w:line="480" w:lineRule="auto"/>
        <w:jc w:val="both"/>
        <w:rPr>
          <w:rFonts w:ascii="Times New Roman" w:hAnsi="Times New Roman" w:cs="Times New Roman"/>
        </w:rPr>
      </w:pPr>
    </w:p>
    <w:p w14:paraId="7BF9C252" w14:textId="127C281F" w:rsidR="00B53A91" w:rsidRPr="00E34DDD" w:rsidRDefault="00B53A91" w:rsidP="00B53A91">
      <w:pPr>
        <w:spacing w:line="480" w:lineRule="auto"/>
        <w:jc w:val="both"/>
        <w:rPr>
          <w:rFonts w:ascii="Times New Roman" w:hAnsi="Times New Roman" w:cs="Times New Roman"/>
          <w:color w:val="000000" w:themeColor="text1"/>
        </w:rPr>
      </w:pPr>
      <w:r w:rsidRPr="00E34DDD">
        <w:rPr>
          <w:rFonts w:ascii="Times New Roman" w:hAnsi="Times New Roman" w:cs="Times New Roman"/>
        </w:rPr>
        <w:t xml:space="preserve">Another trial evaluated the immunological effects of milk consumption in elderly Japanese adults: 8 were given </w:t>
      </w:r>
      <w:r w:rsidRPr="00E34DDD">
        <w:rPr>
          <w:rFonts w:ascii="Times New Roman" w:hAnsi="Times New Roman" w:cs="Times New Roman"/>
          <w:color w:val="000000" w:themeColor="text1"/>
        </w:rPr>
        <w:t xml:space="preserve">250 mL of milk during a bowling game (3 games per week for 1 year), while 5 were given 250 mL sports drink (same dose for 1 year)  </w:t>
      </w:r>
      <w:r w:rsidRPr="00E34DDD">
        <w:rPr>
          <w:rFonts w:ascii="Times New Roman" w:hAnsi="Times New Roman" w:cs="Times New Roman"/>
          <w:color w:val="000000" w:themeColor="text1"/>
        </w:rPr>
        <w:fldChar w:fldCharType="begin"/>
      </w:r>
      <w:r w:rsidR="00495653">
        <w:rPr>
          <w:rFonts w:ascii="Times New Roman" w:hAnsi="Times New Roman" w:cs="Times New Roman"/>
          <w:color w:val="000000" w:themeColor="text1"/>
        </w:rPr>
        <w:instrText xml:space="preserve"> ADDIN EN.CITE &lt;EndNote&gt;&lt;Cite&gt;&lt;Author&gt;Shinohara&lt;/Author&gt;&lt;Year&gt;2020&lt;/Year&gt;&lt;RecNum&gt;8&lt;/RecNum&gt;&lt;DisplayText&gt;(1)&lt;/DisplayText&gt;&lt;record&gt;&lt;rec-number&gt;8&lt;/rec-number&gt;&lt;foreign-keys&gt;&lt;key app="EN" db-id="5a50a5fxbsa9eee0axqxve00zfvwaarr5vf5" timestamp="1691441316"&gt;8&lt;/key&gt;&lt;/foreign-keys&gt;&lt;ref-type name="Journal Article"&gt;17&lt;/ref-type&gt;&lt;contributors&gt;&lt;authors&gt;&lt;author&gt;Shinohara, M.&lt;/author&gt;&lt;author&gt;Kuroda, Y.&lt;/author&gt;&lt;author&gt;toMaBechi, N.&lt;/author&gt;&lt;author&gt;iShihara, T.&lt;/author&gt;&lt;author&gt;MizUno, M.&lt;/author&gt;&lt;/authors&gt;&lt;/contributors&gt;&lt;auth-address&gt;M. Shinohara, department of physical Fitness Sciences, Graduate School of education, Hokkaido University, Sapporo, Japan&lt;/auth-address&gt;&lt;titles&gt;&lt;title&gt;effects of milk intake combined with exercise on upper respiratory tract infection in older adults during winter&lt;/title&gt;&lt;secondary-title&gt;Gazzetta Medica Italiana Archivio per le Scienze Mediche&lt;/secondary-title&gt;&lt;short-title&gt;effects of milk intake combined with exercise on upper respiratory tract infection in older adults during winter&lt;/short-title&gt;&lt;/titles&gt;&lt;periodical&gt;&lt;full-title&gt;Gazzetta Medica Italiana Archivio per le Scienze Mediche&lt;/full-title&gt;&lt;/periodical&gt;&lt;pages&gt;386-392&lt;/pages&gt;&lt;volume&gt;179&lt;/volume&gt;&lt;number&gt;6&lt;/number&gt;&lt;keywords&gt;&lt;keyword&gt;immunoglobulin A adult article child controlled study endurance training exercise female food intake human human experiment male mental stress middle aged physical activity prevalence questionnaire risk factor upper respiratory tract infection&lt;/keyword&gt;&lt;/keywords&gt;&lt;dates&gt;&lt;year&gt;2020&lt;/year&gt;&lt;/dates&gt;&lt;isbn&gt;1827-1812 0393-3660&lt;/isbn&gt;&lt;work-type&gt;Article&lt;/work-type&gt;&lt;urls&gt;&lt;related-urls&gt;&lt;url&gt;https://www.embase.com/search/results?subaction=viewrecord&amp;amp;id=L2007418877&amp;amp;from=export http://dx.doi.org/10.23736/S0393-3660.18.04001-9&lt;/url&gt;&lt;/related-urls&gt;&lt;/urls&gt;&lt;electronic-resource-num&gt;10.23736/S0393-3660.18.04001-9&lt;/electronic-resource-num&gt;&lt;remote-database-name&gt;Embase&lt;/remote-database-name&gt;&lt;language&gt;English&lt;/language&gt;&lt;/record&gt;&lt;/Cite&gt;&lt;/EndNote&gt;</w:instrText>
      </w:r>
      <w:r w:rsidRPr="00E34DDD">
        <w:rPr>
          <w:rFonts w:ascii="Times New Roman" w:hAnsi="Times New Roman" w:cs="Times New Roman"/>
          <w:color w:val="000000" w:themeColor="text1"/>
        </w:rPr>
        <w:fldChar w:fldCharType="separate"/>
      </w:r>
      <w:r w:rsidR="00495653">
        <w:rPr>
          <w:rFonts w:ascii="Times New Roman" w:hAnsi="Times New Roman" w:cs="Times New Roman"/>
          <w:noProof/>
          <w:color w:val="000000" w:themeColor="text1"/>
        </w:rPr>
        <w:t>(1)</w:t>
      </w:r>
      <w:r w:rsidRPr="00E34DDD">
        <w:rPr>
          <w:rFonts w:ascii="Times New Roman" w:hAnsi="Times New Roman" w:cs="Times New Roman"/>
          <w:color w:val="000000" w:themeColor="text1"/>
        </w:rPr>
        <w:fldChar w:fldCharType="end"/>
      </w:r>
      <w:r w:rsidRPr="00E34DDD">
        <w:rPr>
          <w:rFonts w:ascii="Times New Roman" w:hAnsi="Times New Roman" w:cs="Times New Roman"/>
          <w:color w:val="000000" w:themeColor="text1"/>
        </w:rPr>
        <w:t xml:space="preserve">. This trial evaluated 3 time periods (April–October, the start; October–December, the first half of winter; and January-April, the latter half of winter); study years of enrollment and follow-up were not reported. A significant difference was observed in the rate of change of the salivary IgA concentration in the start period, compared to the first half of winter, with increases in the milk group and decreases in the sports drink group (p&lt;0.05). </w:t>
      </w:r>
    </w:p>
    <w:p w14:paraId="37A0CBC9" w14:textId="77777777" w:rsidR="00B53A91" w:rsidRPr="00E34DDD" w:rsidRDefault="00B53A91" w:rsidP="00B53A91">
      <w:pPr>
        <w:spacing w:line="480" w:lineRule="auto"/>
        <w:jc w:val="both"/>
        <w:rPr>
          <w:rFonts w:ascii="Times New Roman" w:hAnsi="Times New Roman" w:cs="Times New Roman"/>
          <w:color w:val="000000" w:themeColor="text1"/>
        </w:rPr>
      </w:pPr>
    </w:p>
    <w:p w14:paraId="2EB6AB92" w14:textId="1B3D8E61" w:rsidR="00B53A91" w:rsidRPr="00E34DDD" w:rsidRDefault="00B53A91" w:rsidP="00B53A91">
      <w:pPr>
        <w:spacing w:line="480" w:lineRule="auto"/>
        <w:jc w:val="both"/>
        <w:rPr>
          <w:rFonts w:ascii="Times New Roman" w:hAnsi="Times New Roman" w:cs="Times New Roman"/>
          <w:color w:val="000000" w:themeColor="text1"/>
        </w:rPr>
      </w:pPr>
      <w:r w:rsidRPr="00E34DDD">
        <w:rPr>
          <w:rFonts w:ascii="Times New Roman" w:hAnsi="Times New Roman" w:cs="Times New Roman"/>
          <w:color w:val="000000" w:themeColor="text1"/>
        </w:rPr>
        <w:t xml:space="preserve">In a cross-over trial, 12 trained, national-level judo athletes in Cyprus engaged in 5 days of intense judo training on 2 separate training weeks; the athletes ingested 1000 mL water during the first week and then 1000 mL chocolate milk during the second training week (separated by a 14-day washout period) </w:t>
      </w:r>
      <w:r w:rsidRPr="00E34DDD">
        <w:rPr>
          <w:rFonts w:ascii="Times New Roman" w:hAnsi="Times New Roman" w:cs="Times New Roman"/>
          <w:color w:val="000000" w:themeColor="text1"/>
        </w:rPr>
        <w:fldChar w:fldCharType="begin">
          <w:fldData xml:space="preserve">PEVuZE5vdGU+PENpdGU+PEF1dGhvcj5QYXBhY29zdGE8L0F1dGhvcj48WWVhcj4yMDE1PC9ZZWFy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</w:fldData>
        </w:fldChar>
      </w:r>
      <w:r w:rsidR="00495653">
        <w:rPr>
          <w:rFonts w:ascii="Times New Roman" w:hAnsi="Times New Roman" w:cs="Times New Roman"/>
          <w:color w:val="000000" w:themeColor="text1"/>
        </w:rPr>
        <w:instrText xml:space="preserve"> ADDIN EN.CITE </w:instrText>
      </w:r>
      <w:r w:rsidR="00495653">
        <w:rPr>
          <w:rFonts w:ascii="Times New Roman" w:hAnsi="Times New Roman" w:cs="Times New Roman"/>
          <w:color w:val="000000" w:themeColor="text1"/>
        </w:rPr>
        <w:fldChar w:fldCharType="begin">
          <w:fldData xml:space="preserve">PEVuZE5vdGU+PENpdGU+PEF1dGhvcj5QYXBhY29zdGE8L0F1dGhvcj48WWVhcj4yMDE1PC9ZZWFy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</w:fldData>
        </w:fldChar>
      </w:r>
      <w:r w:rsidR="00495653">
        <w:rPr>
          <w:rFonts w:ascii="Times New Roman" w:hAnsi="Times New Roman" w:cs="Times New Roman"/>
          <w:color w:val="000000" w:themeColor="text1"/>
        </w:rPr>
        <w:instrText xml:space="preserve"> ADDIN EN.CITE.DATA </w:instrText>
      </w:r>
      <w:r w:rsidR="00495653">
        <w:rPr>
          <w:rFonts w:ascii="Times New Roman" w:hAnsi="Times New Roman" w:cs="Times New Roman"/>
          <w:color w:val="000000" w:themeColor="text1"/>
        </w:rPr>
      </w:r>
      <w:r w:rsidR="00495653">
        <w:rPr>
          <w:rFonts w:ascii="Times New Roman" w:hAnsi="Times New Roman" w:cs="Times New Roman"/>
          <w:color w:val="000000" w:themeColor="text1"/>
        </w:rPr>
        <w:fldChar w:fldCharType="end"/>
      </w:r>
      <w:r w:rsidRPr="00E34DDD">
        <w:rPr>
          <w:rFonts w:ascii="Times New Roman" w:hAnsi="Times New Roman" w:cs="Times New Roman"/>
          <w:color w:val="000000" w:themeColor="text1"/>
        </w:rPr>
      </w:r>
      <w:r w:rsidRPr="00E34DDD">
        <w:rPr>
          <w:rFonts w:ascii="Times New Roman" w:hAnsi="Times New Roman" w:cs="Times New Roman"/>
          <w:color w:val="000000" w:themeColor="text1"/>
        </w:rPr>
        <w:fldChar w:fldCharType="separate"/>
      </w:r>
      <w:r w:rsidR="00495653">
        <w:rPr>
          <w:rFonts w:ascii="Times New Roman" w:hAnsi="Times New Roman" w:cs="Times New Roman"/>
          <w:noProof/>
          <w:color w:val="000000" w:themeColor="text1"/>
        </w:rPr>
        <w:t>(2)</w:t>
      </w:r>
      <w:r w:rsidRPr="00E34DDD">
        <w:rPr>
          <w:rFonts w:ascii="Times New Roman" w:hAnsi="Times New Roman" w:cs="Times New Roman"/>
          <w:color w:val="000000" w:themeColor="text1"/>
        </w:rPr>
        <w:fldChar w:fldCharType="end"/>
      </w:r>
      <w:r w:rsidRPr="00E34DDD">
        <w:rPr>
          <w:rFonts w:ascii="Times New Roman" w:hAnsi="Times New Roman" w:cs="Times New Roman"/>
          <w:color w:val="000000" w:themeColor="text1"/>
        </w:rPr>
        <w:t xml:space="preserve">. Time period of enrollment and follow-up was not reported. While increases in IgA secretion rate were observed for both training weeks (p=0.02), there was no significant difference between treatment periods. </w:t>
      </w:r>
    </w:p>
    <w:p w14:paraId="30E0D9CE" w14:textId="77777777" w:rsidR="00B53A91" w:rsidRPr="00E34DDD" w:rsidRDefault="00B53A91" w:rsidP="00B53A91">
      <w:pPr>
        <w:spacing w:line="480" w:lineRule="auto"/>
        <w:jc w:val="both"/>
        <w:rPr>
          <w:rFonts w:ascii="Times New Roman" w:hAnsi="Times New Roman" w:cs="Times New Roman"/>
          <w:color w:val="000000" w:themeColor="text1"/>
        </w:rPr>
      </w:pPr>
    </w:p>
    <w:p w14:paraId="3D107E8A" w14:textId="2F489CDE" w:rsidR="00B53A91" w:rsidRPr="00E34DDD" w:rsidRDefault="00B53A91" w:rsidP="00B53A91">
      <w:pPr>
        <w:spacing w:line="480" w:lineRule="auto"/>
        <w:jc w:val="both"/>
        <w:rPr>
          <w:rFonts w:ascii="Times New Roman" w:hAnsi="Times New Roman" w:cs="Times New Roman"/>
          <w:color w:val="000000" w:themeColor="text1"/>
        </w:rPr>
      </w:pPr>
      <w:r w:rsidRPr="00E34DDD">
        <w:rPr>
          <w:rFonts w:ascii="Times New Roman" w:hAnsi="Times New Roman" w:cs="Times New Roman"/>
          <w:color w:val="000000" w:themeColor="text1"/>
        </w:rPr>
        <w:lastRenderedPageBreak/>
        <w:t xml:space="preserve">In a single-arm trial, 15 Japanese individuals with perennial allergic rhinitis and other allergic symptoms were given 200 mL milk daily fermented with </w:t>
      </w:r>
      <w:r w:rsidRPr="00E34DDD">
        <w:rPr>
          <w:rFonts w:ascii="Times New Roman" w:hAnsi="Times New Roman" w:cs="Times New Roman"/>
          <w:i/>
          <w:iCs/>
        </w:rPr>
        <w:t xml:space="preserve">L. </w:t>
      </w:r>
      <w:proofErr w:type="spellStart"/>
      <w:r w:rsidRPr="00E34DDD">
        <w:rPr>
          <w:rFonts w:ascii="Times New Roman" w:hAnsi="Times New Roman" w:cs="Times New Roman"/>
          <w:i/>
          <w:iCs/>
        </w:rPr>
        <w:t>gasseri</w:t>
      </w:r>
      <w:proofErr w:type="spellEnd"/>
      <w:r w:rsidRPr="00E34DDD">
        <w:rPr>
          <w:rFonts w:ascii="Times New Roman" w:hAnsi="Times New Roman" w:cs="Times New Roman"/>
          <w:i/>
          <w:iCs/>
        </w:rPr>
        <w:t xml:space="preserve"> </w:t>
      </w:r>
      <w:r w:rsidRPr="00E34DDD">
        <w:rPr>
          <w:rFonts w:ascii="Times New Roman" w:hAnsi="Times New Roman" w:cs="Times New Roman"/>
        </w:rPr>
        <w:t>TMC0356</w:t>
      </w:r>
      <w:r w:rsidRPr="00E34DDD">
        <w:rPr>
          <w:rFonts w:ascii="Times New Roman" w:hAnsi="Times New Roman" w:cs="Times New Roman"/>
          <w:i/>
          <w:iCs/>
        </w:rPr>
        <w:t xml:space="preserve"> </w:t>
      </w:r>
      <w:r w:rsidRPr="00E34DDD">
        <w:rPr>
          <w:rFonts w:ascii="Times New Roman" w:hAnsi="Times New Roman" w:cs="Times New Roman"/>
        </w:rPr>
        <w:t xml:space="preserve">for 4 weeks </w:t>
      </w:r>
      <w:r w:rsidRPr="00E34DDD">
        <w:rPr>
          <w:rFonts w:ascii="Times New Roman" w:hAnsi="Times New Roman" w:cs="Times New Roman"/>
          <w:color w:val="000000" w:themeColor="text1"/>
        </w:rPr>
        <w:fldChar w:fldCharType="begin">
          <w:fldData xml:space="preserve">PEVuZE5vdGU+PENpdGU+PEF1dGhvcj5Nb3JpdGE8L0F1dGhvcj48WWVhcj4yMDA2PC9ZZWFyPjxS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</w:fldData>
        </w:fldChar>
      </w:r>
      <w:r w:rsidR="00495653">
        <w:rPr>
          <w:rFonts w:ascii="Times New Roman" w:hAnsi="Times New Roman" w:cs="Times New Roman"/>
          <w:color w:val="000000" w:themeColor="text1"/>
        </w:rPr>
        <w:instrText xml:space="preserve"> ADDIN EN.CITE </w:instrText>
      </w:r>
      <w:r w:rsidR="00495653">
        <w:rPr>
          <w:rFonts w:ascii="Times New Roman" w:hAnsi="Times New Roman" w:cs="Times New Roman"/>
          <w:color w:val="000000" w:themeColor="text1"/>
        </w:rPr>
        <w:fldChar w:fldCharType="begin">
          <w:fldData xml:space="preserve">PEVuZE5vdGU+PENpdGU+PEF1dGhvcj5Nb3JpdGE8L0F1dGhvcj48WWVhcj4yMDA2PC9ZZWFyPjxS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</w:fldData>
        </w:fldChar>
      </w:r>
      <w:r w:rsidR="00495653">
        <w:rPr>
          <w:rFonts w:ascii="Times New Roman" w:hAnsi="Times New Roman" w:cs="Times New Roman"/>
          <w:color w:val="000000" w:themeColor="text1"/>
        </w:rPr>
        <w:instrText xml:space="preserve"> ADDIN EN.CITE.DATA </w:instrText>
      </w:r>
      <w:r w:rsidR="00495653">
        <w:rPr>
          <w:rFonts w:ascii="Times New Roman" w:hAnsi="Times New Roman" w:cs="Times New Roman"/>
          <w:color w:val="000000" w:themeColor="text1"/>
        </w:rPr>
      </w:r>
      <w:r w:rsidR="00495653">
        <w:rPr>
          <w:rFonts w:ascii="Times New Roman" w:hAnsi="Times New Roman" w:cs="Times New Roman"/>
          <w:color w:val="000000" w:themeColor="text1"/>
        </w:rPr>
        <w:fldChar w:fldCharType="end"/>
      </w:r>
      <w:r w:rsidRPr="00E34DDD">
        <w:rPr>
          <w:rFonts w:ascii="Times New Roman" w:hAnsi="Times New Roman" w:cs="Times New Roman"/>
          <w:color w:val="000000" w:themeColor="text1"/>
        </w:rPr>
      </w:r>
      <w:r w:rsidRPr="00E34DDD">
        <w:rPr>
          <w:rFonts w:ascii="Times New Roman" w:hAnsi="Times New Roman" w:cs="Times New Roman"/>
          <w:color w:val="000000" w:themeColor="text1"/>
        </w:rPr>
        <w:fldChar w:fldCharType="separate"/>
      </w:r>
      <w:r w:rsidR="00495653">
        <w:rPr>
          <w:rFonts w:ascii="Times New Roman" w:hAnsi="Times New Roman" w:cs="Times New Roman"/>
          <w:noProof/>
          <w:color w:val="000000" w:themeColor="text1"/>
        </w:rPr>
        <w:t>(10)</w:t>
      </w:r>
      <w:r w:rsidRPr="00E34DDD">
        <w:rPr>
          <w:rFonts w:ascii="Times New Roman" w:hAnsi="Times New Roman" w:cs="Times New Roman"/>
          <w:color w:val="000000" w:themeColor="text1"/>
        </w:rPr>
        <w:fldChar w:fldCharType="end"/>
      </w:r>
      <w:r w:rsidRPr="00E34DDD">
        <w:rPr>
          <w:rFonts w:ascii="Times New Roman" w:hAnsi="Times New Roman" w:cs="Times New Roman"/>
          <w:color w:val="000000" w:themeColor="text1"/>
        </w:rPr>
        <w:t xml:space="preserve">. Time period of enrollment and follow-up was not reported. Serum total </w:t>
      </w:r>
      <w:proofErr w:type="spellStart"/>
      <w:r w:rsidRPr="00E34DDD">
        <w:rPr>
          <w:rFonts w:ascii="Times New Roman" w:hAnsi="Times New Roman" w:cs="Times New Roman"/>
          <w:color w:val="000000" w:themeColor="text1"/>
        </w:rPr>
        <w:t>IgE</w:t>
      </w:r>
      <w:proofErr w:type="spellEnd"/>
      <w:r w:rsidRPr="00E34DDD">
        <w:rPr>
          <w:rFonts w:ascii="Times New Roman" w:hAnsi="Times New Roman" w:cs="Times New Roman"/>
          <w:color w:val="000000" w:themeColor="text1"/>
        </w:rPr>
        <w:t xml:space="preserve"> and </w:t>
      </w:r>
      <w:proofErr w:type="spellStart"/>
      <w:r w:rsidRPr="00E34DDD">
        <w:rPr>
          <w:rFonts w:ascii="Times New Roman" w:hAnsi="Times New Roman" w:cs="Times New Roman"/>
          <w:color w:val="000000" w:themeColor="text1"/>
        </w:rPr>
        <w:t>IgE</w:t>
      </w:r>
      <w:proofErr w:type="spellEnd"/>
      <w:r w:rsidRPr="00E34DDD">
        <w:rPr>
          <w:rFonts w:ascii="Times New Roman" w:hAnsi="Times New Roman" w:cs="Times New Roman"/>
          <w:color w:val="000000" w:themeColor="text1"/>
        </w:rPr>
        <w:t xml:space="preserve"> specific to Acari or Japanese cedar pollen were significantly reduced at 4 weeks, compared to pre-intervention levels (p&lt;0.05 for all 3 outcomes). </w:t>
      </w:r>
    </w:p>
    <w:p w14:paraId="3CD351A5" w14:textId="77777777" w:rsidR="00B53A91" w:rsidRPr="00E34DDD" w:rsidRDefault="00B53A91" w:rsidP="00B53A91">
      <w:pPr>
        <w:spacing w:line="480" w:lineRule="auto"/>
        <w:jc w:val="both"/>
        <w:rPr>
          <w:rFonts w:ascii="Times New Roman" w:hAnsi="Times New Roman" w:cs="Times New Roman"/>
          <w:color w:val="000000" w:themeColor="text1"/>
        </w:rPr>
      </w:pPr>
    </w:p>
    <w:p w14:paraId="11EFF4CC" w14:textId="50535064" w:rsidR="00B53A91" w:rsidRDefault="00B53A91" w:rsidP="00B53A91">
      <w:pPr>
        <w:spacing w:line="480" w:lineRule="auto"/>
        <w:jc w:val="both"/>
        <w:rPr>
          <w:rFonts w:ascii="Times New Roman" w:hAnsi="Times New Roman" w:cs="Times New Roman"/>
          <w:color w:val="000000"/>
        </w:rPr>
      </w:pPr>
      <w:r w:rsidRPr="00E34DDD">
        <w:rPr>
          <w:rFonts w:ascii="Times New Roman" w:hAnsi="Times New Roman" w:cs="Times New Roman"/>
        </w:rPr>
        <w:t xml:space="preserve">In the New Guinea trial discussed previously, </w:t>
      </w:r>
      <w:r w:rsidRPr="00E34DDD">
        <w:rPr>
          <w:rFonts w:ascii="Times New Roman" w:hAnsi="Times New Roman" w:cs="Times New Roman"/>
          <w:color w:val="000000"/>
        </w:rPr>
        <w:t xml:space="preserve">lower IgM levels were observed in the skim milk powder group compared to the control (n= 30 and 24, respectively; p=0.02) after 2 weeks of intervention </w:t>
      </w:r>
      <w:r w:rsidRPr="00E34DDD">
        <w:rPr>
          <w:rFonts w:ascii="Times New Roman" w:hAnsi="Times New Roman" w:cs="Times New Roman"/>
          <w:color w:val="000000"/>
        </w:rPr>
        <w:fldChar w:fldCharType="begin"/>
      </w:r>
      <w:r w:rsidR="00495653">
        <w:rPr>
          <w:rFonts w:ascii="Times New Roman" w:hAnsi="Times New Roman" w:cs="Times New Roman"/>
          <w:color w:val="000000"/>
        </w:rPr>
        <w:instrText xml:space="preserve"> ADDIN EN.CITE &lt;EndNote&gt;&lt;Cite&gt;&lt;Author&gt;Mathews&lt;/Author&gt;&lt;Year&gt;1974&lt;/Year&gt;&lt;RecNum&gt;11&lt;/RecNum&gt;&lt;DisplayText&gt;(9)&lt;/DisplayText&gt;&lt;record&gt;&lt;rec-number&gt;11&lt;/rec-number&gt;&lt;foreign-keys&gt;&lt;key app="EN" db-id="5a50a5fxbsa9eee0axqxve00zfvwaarr5vf5" timestamp="1691441316"&gt;11&lt;/key&gt;&lt;/foreign-keys&gt;&lt;ref-type name="Journal Article"&gt;17&lt;/ref-type&gt;&lt;contributors&gt;&lt;authors&gt;&lt;author&gt;Mathews, J. D.&lt;/author&gt;&lt;author&gt;Mackay, I. R.&lt;/author&gt;&lt;author&gt;Tucker, L.&lt;/author&gt;&lt;author&gt;Malcolm, L. A.&lt;/author&gt;&lt;/authors&gt;&lt;/contributors&gt;&lt;titles&gt;&lt;title&gt;Interrelationships between dietary protein, immunoglobulin levels, humoral immune responses and growth in New Guinean schoolchildren&lt;/title&gt;&lt;secondary-title&gt;Am J Clin Nutr&lt;/secondary-title&gt;&lt;short-title&gt;Interrelationships between dietary protein, immunoglobulin levels, humoral immune responses and growth in New Guinean schoolchildren&lt;/short-title&gt;&lt;/titles&gt;&lt;periodical&gt;&lt;full-title&gt;Am J Clin Nutr&lt;/full-title&gt;&lt;/periodical&gt;&lt;pages&gt;908-15&lt;/pages&gt;&lt;volume&gt;27&lt;/volume&gt;&lt;number&gt;9&lt;/number&gt;&lt;edition&gt;1974/09/01&lt;/edition&gt;&lt;keywords&gt;&lt;keyword&gt;Adolescent Age Factors Antibody Formation Bacterial Proteins/immunology Body Height Body Weight Child Dietary Proteins/*therapeutic use Factor Analysis, Statistical Female Flagella/immunology Growth Disorders/*diet therapy/immunology Humans Immunoglobul&lt;/keyword&gt;&lt;/keywords&gt;&lt;dates&gt;&lt;year&gt;1974&lt;/year&gt;&lt;pub-dates&gt;&lt;date&gt;Sep&lt;/date&gt;&lt;/pub-dates&gt;&lt;/dates&gt;&lt;isbn&gt;0002-9165 (Print) 0002-9165&lt;/isbn&gt;&lt;accession-num&gt;4413951&lt;/accession-num&gt;&lt;urls&gt;&lt;/urls&gt;&lt;electronic-resource-num&gt;10.1093/ajcn/27.8.908&lt;/electronic-resource-num&gt;&lt;remote-database-provider&gt;Nlm&lt;/remote-database-provider&gt;&lt;language&gt;eng&lt;/language&gt;&lt;/record&gt;&lt;/Cite&gt;&lt;/EndNote&gt;</w:instrText>
      </w:r>
      <w:r w:rsidRPr="00E34DDD">
        <w:rPr>
          <w:rFonts w:ascii="Times New Roman" w:hAnsi="Times New Roman" w:cs="Times New Roman"/>
          <w:color w:val="000000"/>
        </w:rPr>
        <w:fldChar w:fldCharType="separate"/>
      </w:r>
      <w:r w:rsidR="00495653">
        <w:rPr>
          <w:rFonts w:ascii="Times New Roman" w:hAnsi="Times New Roman" w:cs="Times New Roman"/>
          <w:noProof/>
          <w:color w:val="000000"/>
        </w:rPr>
        <w:t>(9)</w:t>
      </w:r>
      <w:r w:rsidRPr="00E34DDD">
        <w:rPr>
          <w:rFonts w:ascii="Times New Roman" w:hAnsi="Times New Roman" w:cs="Times New Roman"/>
          <w:color w:val="000000"/>
        </w:rPr>
        <w:fldChar w:fldCharType="end"/>
      </w:r>
      <w:r w:rsidRPr="00E34DDD">
        <w:rPr>
          <w:rFonts w:ascii="Times New Roman" w:hAnsi="Times New Roman" w:cs="Times New Roman"/>
          <w:color w:val="000000"/>
        </w:rPr>
        <w:t>.</w:t>
      </w:r>
    </w:p>
    <w:p w14:paraId="00741012" w14:textId="77777777" w:rsidR="00E604FD" w:rsidRDefault="00E604FD" w:rsidP="00B53A91">
      <w:pPr>
        <w:spacing w:line="480" w:lineRule="auto"/>
        <w:jc w:val="both"/>
        <w:rPr>
          <w:rFonts w:ascii="Times New Roman" w:hAnsi="Times New Roman" w:cs="Times New Roman"/>
          <w:color w:val="000000"/>
        </w:rPr>
      </w:pPr>
    </w:p>
    <w:p w14:paraId="7DC26D50" w14:textId="77777777" w:rsidR="00FC7510" w:rsidRPr="00FC7510" w:rsidRDefault="00FC7510" w:rsidP="00FC7510">
      <w:pPr>
        <w:spacing w:line="480" w:lineRule="auto"/>
        <w:jc w:val="both"/>
        <w:rPr>
          <w:rFonts w:ascii="Times New Roman" w:hAnsi="Times New Roman" w:cs="Times New Roman"/>
          <w:u w:val="single"/>
        </w:rPr>
      </w:pPr>
      <w:r w:rsidRPr="00FC7510">
        <w:rPr>
          <w:rFonts w:ascii="Times New Roman" w:hAnsi="Times New Roman" w:cs="Times New Roman"/>
          <w:u w:val="single"/>
        </w:rPr>
        <w:t>Whole dairy products with added probiotics</w:t>
      </w:r>
    </w:p>
    <w:p w14:paraId="26E88422" w14:textId="147B75C8" w:rsidR="00FC7510" w:rsidRPr="00FC7510" w:rsidRDefault="00FC7510" w:rsidP="00FC7510">
      <w:pPr>
        <w:spacing w:line="480" w:lineRule="auto"/>
        <w:jc w:val="both"/>
        <w:rPr>
          <w:rFonts w:ascii="Times New Roman" w:hAnsi="Times New Roman" w:cs="Times New Roman"/>
        </w:rPr>
      </w:pPr>
      <w:r w:rsidRPr="00FC7510">
        <w:rPr>
          <w:rFonts w:ascii="Times New Roman" w:hAnsi="Times New Roman" w:cs="Times New Roman"/>
        </w:rPr>
        <w:t xml:space="preserve">Among the 34 studies of whole dairy products with added probiotics, one evaluated the impact of </w:t>
      </w:r>
      <w:r w:rsidRPr="00FC7510">
        <w:rPr>
          <w:rFonts w:ascii="Times New Roman" w:hAnsi="Times New Roman" w:cs="Times New Roman"/>
          <w:i/>
          <w:iCs/>
        </w:rPr>
        <w:t xml:space="preserve">B. lactis </w:t>
      </w:r>
      <w:r w:rsidRPr="00FC7510">
        <w:rPr>
          <w:rFonts w:ascii="Times New Roman" w:hAnsi="Times New Roman" w:cs="Times New Roman"/>
        </w:rPr>
        <w:t>BB12</w:t>
      </w:r>
      <w:r w:rsidRPr="00FC7510">
        <w:rPr>
          <w:rFonts w:ascii="Times New Roman" w:hAnsi="Times New Roman" w:cs="Times New Roman"/>
          <w:i/>
          <w:iCs/>
        </w:rPr>
        <w:t xml:space="preserve"> </w:t>
      </w:r>
      <w:r w:rsidRPr="00FC7510">
        <w:rPr>
          <w:rFonts w:ascii="Times New Roman" w:hAnsi="Times New Roman" w:cs="Times New Roman"/>
        </w:rPr>
        <w:t xml:space="preserve">on immunoglobulins </w:t>
      </w:r>
      <w:r w:rsidRPr="00FC7510">
        <w:rPr>
          <w:rFonts w:ascii="Times New Roman" w:hAnsi="Times New Roman" w:cs="Times New Roman"/>
        </w:rPr>
        <w:fldChar w:fldCharType="begin"/>
      </w:r>
      <w:r w:rsidR="00495653">
        <w:rPr>
          <w:rFonts w:ascii="Times New Roman" w:hAnsi="Times New Roman" w:cs="Times New Roman"/>
        </w:rPr>
        <w:instrText xml:space="preserve"> ADDIN EN.CITE &lt;EndNote&gt;&lt;Cite&gt;&lt;Author&gt;Kabeerdoss&lt;/Author&gt;&lt;Year&gt;2011&lt;/Year&gt;&lt;RecNum&gt;15&lt;/RecNum&gt;&lt;DisplayText&gt;(13)&lt;/DisplayText&gt;&lt;record&gt;&lt;rec-number&gt;15&lt;/rec-number&gt;&lt;foreign-keys&gt;&lt;key app="EN" db-id="5a50a5fxbsa9eee0axqxve00zfvwaarr5vf5" timestamp="1691441316"&gt;15&lt;/key&gt;&lt;/foreign-keys&gt;&lt;ref-type name="Journal Article"&gt;17&lt;/ref-type&gt;&lt;contributors&gt;&lt;authors&gt;&lt;author&gt;Kabeerdoss, J.&lt;/author&gt;&lt;author&gt;Devi, R. S.&lt;/author&gt;&lt;author&gt;Mary, R. R.&lt;/author&gt;&lt;author&gt;Prabhavathi, D.&lt;/author&gt;&lt;author&gt;Vidya, R.&lt;/author&gt;&lt;author&gt;Mechenro, J.&lt;/author&gt;&lt;author&gt;Mahendri, N. V.&lt;/author&gt;&lt;author&gt;Pugazhendhi, S.&lt;/author&gt;&lt;author&gt;Ramakrishna, B. S.&lt;/author&gt;&lt;/authors&gt;&lt;/contributors&gt;&lt;auth-address&gt;Department of Gastrointestinal Sciences &amp;amp; Dietary Services, Christian Medical College, Vellore, India.&lt;/auth-address&gt;&lt;titles&gt;&lt;title&gt;Effect of yoghurt containing Bifidobacterium lactis Bb12® on faecal excretion of secretory immunoglobulin A and human beta-defensin 2 in healthy adult volunteers&lt;/title&gt;&lt;secondary-title&gt;Nutr J&lt;/secondary-title&gt;&lt;short-title&gt;Effect of yoghurt containing Bifidobacterium lactis Bb12® on faecal excretion of secretory immunoglobulin A and human beta-defensin 2 in healthy adult volunteers&lt;/short-title&gt;&lt;/titles&gt;&lt;periodical&gt;&lt;full-title&gt;Nutr J&lt;/full-title&gt;&lt;/periodical&gt;&lt;pages&gt;138&lt;/pages&gt;&lt;volume&gt;10&lt;/volume&gt;&lt;edition&gt;2011/12/27&lt;/edition&gt;&lt;keywords&gt;&lt;keyword&gt;Adolescent Adult *Bifidobacterium Diet Feces/*chemistry Female Food Microbiology Gastrointestinal Diseases/prevention &amp;amp; control Health Promotion Humans Immunoglobulin A, Secretory/*analysis/drug effects India *Probiotics Respiratory Tract Infections/pre&lt;/keyword&gt;&lt;/keywords&gt;&lt;dates&gt;&lt;year&gt;2011&lt;/year&gt;&lt;pub-dates&gt;&lt;date&gt;Dec 23&lt;/date&gt;&lt;/pub-dates&gt;&lt;/dates&gt;&lt;isbn&gt;1475-2891&lt;/isbn&gt;&lt;accession-num&gt;22196482&lt;/accession-num&gt;&lt;urls&gt;&lt;/urls&gt;&lt;custom2&gt;PMC3265429&lt;/custom2&gt;&lt;electronic-resource-num&gt;10.1186/1475-2891-10-138&lt;/electronic-resource-num&gt;&lt;remote-database-provider&gt;Nlm&lt;/remote-database-provider&gt;&lt;language&gt;eng&lt;/language&gt;&lt;/record&gt;&lt;/Cite&gt;&lt;/EndNote&gt;</w:instrText>
      </w:r>
      <w:r w:rsidRPr="00FC7510">
        <w:rPr>
          <w:rFonts w:ascii="Times New Roman" w:hAnsi="Times New Roman" w:cs="Times New Roman"/>
        </w:rPr>
        <w:fldChar w:fldCharType="separate"/>
      </w:r>
      <w:r w:rsidR="00495653">
        <w:rPr>
          <w:rFonts w:ascii="Times New Roman" w:hAnsi="Times New Roman" w:cs="Times New Roman"/>
          <w:noProof/>
        </w:rPr>
        <w:t>(13)</w:t>
      </w:r>
      <w:r w:rsidRPr="00FC7510">
        <w:rPr>
          <w:rFonts w:ascii="Times New Roman" w:hAnsi="Times New Roman" w:cs="Times New Roman"/>
        </w:rPr>
        <w:fldChar w:fldCharType="end"/>
      </w:r>
      <w:r w:rsidRPr="00FC7510">
        <w:rPr>
          <w:rFonts w:ascii="Times New Roman" w:hAnsi="Times New Roman" w:cs="Times New Roman"/>
        </w:rPr>
        <w:t xml:space="preserve">, while the remaining 33 investigated the effects of various </w:t>
      </w:r>
      <w:r w:rsidRPr="00FC7510">
        <w:rPr>
          <w:rFonts w:ascii="Times New Roman" w:hAnsi="Times New Roman" w:cs="Times New Roman"/>
          <w:i/>
          <w:iCs/>
        </w:rPr>
        <w:t>Lactobacillus</w:t>
      </w:r>
      <w:r w:rsidRPr="00FC7510">
        <w:rPr>
          <w:rFonts w:ascii="Times New Roman" w:hAnsi="Times New Roman" w:cs="Times New Roman"/>
        </w:rPr>
        <w:t xml:space="preserve"> strains added to whole dairy products (including </w:t>
      </w:r>
      <w:r w:rsidRPr="00FC7510">
        <w:rPr>
          <w:rFonts w:ascii="Times New Roman" w:hAnsi="Times New Roman" w:cs="Times New Roman"/>
          <w:i/>
          <w:iCs/>
        </w:rPr>
        <w:t xml:space="preserve">L. paracasei ssp., L. casei 431, L. casei, L. acidophilus, S. thermophilus, L. casei Shirota, L. </w:t>
      </w:r>
      <w:proofErr w:type="spellStart"/>
      <w:r w:rsidRPr="00FC7510">
        <w:rPr>
          <w:rFonts w:ascii="Times New Roman" w:hAnsi="Times New Roman" w:cs="Times New Roman"/>
          <w:i/>
          <w:iCs/>
        </w:rPr>
        <w:t>gasseri</w:t>
      </w:r>
      <w:proofErr w:type="spellEnd"/>
      <w:r w:rsidRPr="00FC7510">
        <w:rPr>
          <w:rFonts w:ascii="Times New Roman" w:hAnsi="Times New Roman" w:cs="Times New Roman"/>
          <w:i/>
          <w:iCs/>
        </w:rPr>
        <w:t xml:space="preserve"> </w:t>
      </w:r>
      <w:r w:rsidRPr="00FC7510">
        <w:rPr>
          <w:rFonts w:ascii="Times New Roman" w:hAnsi="Times New Roman" w:cs="Times New Roman"/>
        </w:rPr>
        <w:t>CECT5714</w:t>
      </w:r>
      <w:r w:rsidRPr="00FC7510">
        <w:rPr>
          <w:rFonts w:ascii="Times New Roman" w:hAnsi="Times New Roman" w:cs="Times New Roman"/>
          <w:i/>
          <w:iCs/>
        </w:rPr>
        <w:t xml:space="preserve">, and L. </w:t>
      </w:r>
      <w:proofErr w:type="spellStart"/>
      <w:r w:rsidRPr="00FC7510">
        <w:rPr>
          <w:rFonts w:ascii="Times New Roman" w:hAnsi="Times New Roman" w:cs="Times New Roman"/>
          <w:i/>
          <w:iCs/>
        </w:rPr>
        <w:t>coryniformis</w:t>
      </w:r>
      <w:proofErr w:type="spellEnd"/>
      <w:r w:rsidRPr="00FC7510">
        <w:rPr>
          <w:rFonts w:ascii="Times New Roman" w:hAnsi="Times New Roman" w:cs="Times New Roman"/>
          <w:i/>
          <w:iCs/>
        </w:rPr>
        <w:t xml:space="preserve"> </w:t>
      </w:r>
      <w:r w:rsidRPr="00FC7510">
        <w:rPr>
          <w:rFonts w:ascii="Times New Roman" w:hAnsi="Times New Roman" w:cs="Times New Roman"/>
        </w:rPr>
        <w:t>CECT5711</w:t>
      </w:r>
      <w:r w:rsidRPr="00FC7510">
        <w:rPr>
          <w:rFonts w:ascii="Times New Roman" w:hAnsi="Times New Roman" w:cs="Times New Roman"/>
          <w:i/>
          <w:iCs/>
        </w:rPr>
        <w:t xml:space="preserve">; </w:t>
      </w:r>
      <w:r w:rsidRPr="00FC7510">
        <w:rPr>
          <w:rFonts w:ascii="Times New Roman" w:hAnsi="Times New Roman" w:cs="Times New Roman"/>
        </w:rPr>
        <w:t>see Supplemental Table 3 for details on the probiotic strains). Elevation of IgA was observed with probiotic intervention</w:t>
      </w:r>
      <w:r w:rsidR="009D4712">
        <w:rPr>
          <w:rFonts w:ascii="Times New Roman" w:hAnsi="Times New Roman" w:cs="Times New Roman"/>
        </w:rPr>
        <w:t>.</w:t>
      </w:r>
    </w:p>
    <w:p w14:paraId="4121DFBF" w14:textId="77777777" w:rsidR="00FC7510" w:rsidRPr="00FC7510" w:rsidRDefault="00FC7510" w:rsidP="00FC7510">
      <w:pPr>
        <w:spacing w:line="480" w:lineRule="auto"/>
        <w:jc w:val="both"/>
        <w:rPr>
          <w:rFonts w:ascii="Times New Roman" w:hAnsi="Times New Roman" w:cs="Times New Roman"/>
        </w:rPr>
      </w:pPr>
    </w:p>
    <w:p w14:paraId="4B918298" w14:textId="158507C3" w:rsidR="00FC7510" w:rsidRPr="00FC7510" w:rsidRDefault="00FC7510" w:rsidP="00FC7510">
      <w:pPr>
        <w:spacing w:line="480" w:lineRule="auto"/>
        <w:jc w:val="both"/>
        <w:rPr>
          <w:rFonts w:ascii="Times New Roman" w:hAnsi="Times New Roman" w:cs="Times New Roman"/>
        </w:rPr>
      </w:pPr>
      <w:r w:rsidRPr="00FC7510">
        <w:rPr>
          <w:rFonts w:ascii="Times New Roman" w:hAnsi="Times New Roman" w:cs="Times New Roman"/>
        </w:rPr>
        <w:t xml:space="preserve">In a cross-over trial, 26 healthy women in India were given traditional yogurt daily for the first week, probiotic yogurt with </w:t>
      </w:r>
      <w:r w:rsidRPr="00FC7510">
        <w:rPr>
          <w:rFonts w:ascii="Times New Roman" w:hAnsi="Times New Roman" w:cs="Times New Roman"/>
          <w:i/>
          <w:iCs/>
        </w:rPr>
        <w:t xml:space="preserve">B. lactis </w:t>
      </w:r>
      <w:r w:rsidRPr="00FC7510">
        <w:rPr>
          <w:rFonts w:ascii="Times New Roman" w:hAnsi="Times New Roman" w:cs="Times New Roman"/>
        </w:rPr>
        <w:t xml:space="preserve">Bb12 daily for the subsequent 3 weeks, and then traditional  yogurt for the next 4 weeks </w:t>
      </w:r>
      <w:r w:rsidRPr="00FC7510">
        <w:rPr>
          <w:rFonts w:ascii="Times New Roman" w:hAnsi="Times New Roman" w:cs="Times New Roman"/>
        </w:rPr>
        <w:fldChar w:fldCharType="begin"/>
      </w:r>
      <w:r w:rsidR="00495653">
        <w:rPr>
          <w:rFonts w:ascii="Times New Roman" w:hAnsi="Times New Roman" w:cs="Times New Roman"/>
        </w:rPr>
        <w:instrText xml:space="preserve"> ADDIN EN.CITE &lt;EndNote&gt;&lt;Cite&gt;&lt;Author&gt;Kabeerdoss&lt;/Author&gt;&lt;Year&gt;2011&lt;/Year&gt;&lt;RecNum&gt;15&lt;/RecNum&gt;&lt;DisplayText&gt;(13)&lt;/DisplayText&gt;&lt;record&gt;&lt;rec-number&gt;15&lt;/rec-number&gt;&lt;foreign-keys&gt;&lt;key app="EN" db-id="5a50a5fxbsa9eee0axqxve00zfvwaarr5vf5" timestamp="1691441316"&gt;15&lt;/key&gt;&lt;/foreign-keys&gt;&lt;ref-type name="Journal Article"&gt;17&lt;/ref-type&gt;&lt;contributors&gt;&lt;authors&gt;&lt;author&gt;Kabeerdoss, J.&lt;/author&gt;&lt;author&gt;Devi, R. S.&lt;/author&gt;&lt;author&gt;Mary, R. R.&lt;/author&gt;&lt;author&gt;Prabhavathi, D.&lt;/author&gt;&lt;author&gt;Vidya, R.&lt;/author&gt;&lt;author&gt;Mechenro, J.&lt;/author&gt;&lt;author&gt;Mahendri, N. V.&lt;/author&gt;&lt;author&gt;Pugazhendhi, S.&lt;/author&gt;&lt;author&gt;Ramakrishna, B. S.&lt;/author&gt;&lt;/authors&gt;&lt;/contributors&gt;&lt;auth-address&gt;Department of Gastrointestinal Sciences &amp;amp; Dietary Services, Christian Medical College, Vellore, India.&lt;/auth-address&gt;&lt;titles&gt;&lt;title&gt;Effect of yoghurt containing Bifidobacterium lactis Bb12® on faecal excretion of secretory immunoglobulin A and human beta-defensin 2 in healthy adult volunteers&lt;/title&gt;&lt;secondary-title&gt;Nutr J&lt;/secondary-title&gt;&lt;short-title&gt;Effect of yoghurt containing Bifidobacterium lactis Bb12® on faecal excretion of secretory immunoglobulin A and human beta-defensin 2 in healthy adult volunteers&lt;/short-title&gt;&lt;/titles&gt;&lt;periodical&gt;&lt;full-title&gt;Nutr J&lt;/full-title&gt;&lt;/periodical&gt;&lt;pages&gt;138&lt;/pages&gt;&lt;volume&gt;10&lt;/volume&gt;&lt;edition&gt;2011/12/27&lt;/edition&gt;&lt;keywords&gt;&lt;keyword&gt;Adolescent Adult *Bifidobacterium Diet Feces/*chemistry Female Food Microbiology Gastrointestinal Diseases/prevention &amp;amp; control Health Promotion Humans Immunoglobulin A, Secretory/*analysis/drug effects India *Probiotics Respiratory Tract Infections/pre&lt;/keyword&gt;&lt;/keywords&gt;&lt;dates&gt;&lt;year&gt;2011&lt;/year&gt;&lt;pub-dates&gt;&lt;date&gt;Dec 23&lt;/date&gt;&lt;/pub-dates&gt;&lt;/dates&gt;&lt;isbn&gt;1475-2891&lt;/isbn&gt;&lt;accession-num&gt;22196482&lt;/accession-num&gt;&lt;urls&gt;&lt;/urls&gt;&lt;custom2&gt;PMC3265429&lt;/custom2&gt;&lt;electronic-resource-num&gt;10.1186/1475-2891-10-138&lt;/electronic-resource-num&gt;&lt;remote-database-provider&gt;Nlm&lt;/remote-database-provider&gt;&lt;language&gt;eng&lt;/language&gt;&lt;/record&gt;&lt;/Cite&gt;&lt;/EndNote&gt;</w:instrText>
      </w:r>
      <w:r w:rsidRPr="00FC7510">
        <w:rPr>
          <w:rFonts w:ascii="Times New Roman" w:hAnsi="Times New Roman" w:cs="Times New Roman"/>
        </w:rPr>
        <w:fldChar w:fldCharType="separate"/>
      </w:r>
      <w:r w:rsidR="00495653">
        <w:rPr>
          <w:rFonts w:ascii="Times New Roman" w:hAnsi="Times New Roman" w:cs="Times New Roman"/>
          <w:noProof/>
        </w:rPr>
        <w:t>(13)</w:t>
      </w:r>
      <w:r w:rsidRPr="00FC7510">
        <w:rPr>
          <w:rFonts w:ascii="Times New Roman" w:hAnsi="Times New Roman" w:cs="Times New Roman"/>
        </w:rPr>
        <w:fldChar w:fldCharType="end"/>
      </w:r>
      <w:r w:rsidRPr="00FC7510">
        <w:rPr>
          <w:rFonts w:ascii="Times New Roman" w:hAnsi="Times New Roman" w:cs="Times New Roman"/>
        </w:rPr>
        <w:t xml:space="preserve">. Time period was not reported. Compared to baseline levels, secretory IgA in stool was increased with the probiotic intervention (p=0.02). </w:t>
      </w:r>
    </w:p>
    <w:p w14:paraId="284BE3C0" w14:textId="77777777" w:rsidR="00FC7510" w:rsidRPr="00FC7510" w:rsidRDefault="00FC7510" w:rsidP="00FC7510">
      <w:pPr>
        <w:spacing w:line="480" w:lineRule="auto"/>
        <w:jc w:val="both"/>
        <w:rPr>
          <w:rFonts w:ascii="Times New Roman" w:hAnsi="Times New Roman" w:cs="Times New Roman"/>
        </w:rPr>
      </w:pPr>
    </w:p>
    <w:p w14:paraId="026D1120" w14:textId="77777777" w:rsidR="00FC7510" w:rsidRPr="00FC7510" w:rsidRDefault="00FC7510" w:rsidP="00FC7510">
      <w:pPr>
        <w:spacing w:line="480" w:lineRule="auto"/>
        <w:jc w:val="both"/>
        <w:rPr>
          <w:rFonts w:ascii="Times New Roman" w:hAnsi="Times New Roman" w:cs="Times New Roman"/>
        </w:rPr>
      </w:pPr>
      <w:r w:rsidRPr="00FC7510">
        <w:rPr>
          <w:rFonts w:ascii="Times New Roman" w:hAnsi="Times New Roman" w:cs="Times New Roman"/>
        </w:rPr>
        <w:lastRenderedPageBreak/>
        <w:t xml:space="preserve">For the remaining 33 studies of different </w:t>
      </w:r>
      <w:r w:rsidRPr="00FC7510">
        <w:rPr>
          <w:rFonts w:ascii="Times New Roman" w:hAnsi="Times New Roman" w:cs="Times New Roman"/>
          <w:i/>
          <w:iCs/>
        </w:rPr>
        <w:t>Lactobacillus</w:t>
      </w:r>
      <w:r w:rsidRPr="00FC7510">
        <w:rPr>
          <w:rFonts w:ascii="Times New Roman" w:hAnsi="Times New Roman" w:cs="Times New Roman"/>
        </w:rPr>
        <w:t xml:space="preserve"> strains, geographical locations included Asia, Europe, North America, and South America; wide variability was observed in the results for the different immunoglobulins across age (adults, children, elderly) and health status (healthy, allergic, or hospitalized/assisted living), with no clear effects or patterns identified for the different immunoglobulins (Supplemental Table 3). </w:t>
      </w:r>
    </w:p>
    <w:p w14:paraId="1823DA08" w14:textId="77777777" w:rsidR="00A03E1A" w:rsidRDefault="00A03E1A">
      <w:pPr>
        <w:rPr>
          <w:rFonts w:ascii="Times New Roman" w:hAnsi="Times New Roman" w:cs="Times New Roman"/>
          <w:color w:val="000000"/>
        </w:rPr>
      </w:pPr>
    </w:p>
    <w:p w14:paraId="566D3029" w14:textId="77777777" w:rsidR="00A718A9" w:rsidRPr="00A718A9" w:rsidRDefault="00A718A9" w:rsidP="00A718A9">
      <w:pPr>
        <w:spacing w:line="480" w:lineRule="auto"/>
        <w:jc w:val="both"/>
        <w:rPr>
          <w:rFonts w:ascii="Times New Roman" w:hAnsi="Times New Roman" w:cs="Times New Roman"/>
          <w:u w:val="single"/>
        </w:rPr>
      </w:pPr>
      <w:r w:rsidRPr="00A718A9">
        <w:rPr>
          <w:rFonts w:ascii="Times New Roman" w:hAnsi="Times New Roman" w:cs="Times New Roman"/>
          <w:u w:val="single"/>
        </w:rPr>
        <w:t>Whey or casein proteins</w:t>
      </w:r>
    </w:p>
    <w:p w14:paraId="35DD76D4" w14:textId="36B6A40F" w:rsidR="00A718A9" w:rsidRPr="00A718A9" w:rsidRDefault="00161135" w:rsidP="00A718A9">
      <w:pPr>
        <w:spacing w:line="480" w:lineRule="auto"/>
        <w:jc w:val="both"/>
        <w:rPr>
          <w:rFonts w:ascii="Times New Roman" w:hAnsi="Times New Roman" w:cs="Times New Roman"/>
        </w:rPr>
      </w:pPr>
      <w:r>
        <w:rPr>
          <w:rFonts w:ascii="Times New Roman" w:hAnsi="Times New Roman" w:cs="Times New Roman"/>
        </w:rPr>
        <w:t>Seven</w:t>
      </w:r>
      <w:r w:rsidR="00A718A9" w:rsidRPr="00A718A9">
        <w:rPr>
          <w:rFonts w:ascii="Times New Roman" w:hAnsi="Times New Roman" w:cs="Times New Roman"/>
        </w:rPr>
        <w:t xml:space="preserve"> studies were identified with whey or casein protein intervention and subsequent immunoglobulin assessment </w:t>
      </w:r>
      <w:r w:rsidR="00A718A9" w:rsidRPr="00A718A9">
        <w:rPr>
          <w:rFonts w:ascii="Times New Roman" w:hAnsi="Times New Roman" w:cs="Times New Roman"/>
        </w:rPr>
        <w:fldChar w:fldCharType="begin">
          <w:fldData xml:space="preserve">PEVuZE5vdGU+PENpdGU+PEF1dGhvcj5CaWVzaWVraWVyc2tpPC9BdXRob3I+PFllYXI+MjAxMzwv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==
</w:fldData>
        </w:fldChar>
      </w:r>
      <w:r w:rsidR="00495653">
        <w:rPr>
          <w:rFonts w:ascii="Times New Roman" w:hAnsi="Times New Roman" w:cs="Times New Roman"/>
        </w:rPr>
        <w:instrText xml:space="preserve"> ADDIN EN.CITE </w:instrText>
      </w:r>
      <w:r w:rsidR="00495653">
        <w:rPr>
          <w:rFonts w:ascii="Times New Roman" w:hAnsi="Times New Roman" w:cs="Times New Roman"/>
        </w:rPr>
        <w:fldChar w:fldCharType="begin">
          <w:fldData xml:space="preserve">PEVuZE5vdGU+PENpdGU+PEF1dGhvcj5CaWVzaWVraWVyc2tpPC9BdXRob3I+PFllYXI+MjAxMzwv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==
</w:fldData>
        </w:fldChar>
      </w:r>
      <w:r w:rsidR="00495653">
        <w:rPr>
          <w:rFonts w:ascii="Times New Roman" w:hAnsi="Times New Roman" w:cs="Times New Roman"/>
        </w:rPr>
        <w:instrText xml:space="preserve"> ADDIN EN.CITE.DATA </w:instrText>
      </w:r>
      <w:r w:rsidR="00495653">
        <w:rPr>
          <w:rFonts w:ascii="Times New Roman" w:hAnsi="Times New Roman" w:cs="Times New Roman"/>
        </w:rPr>
      </w:r>
      <w:r w:rsidR="00495653">
        <w:rPr>
          <w:rFonts w:ascii="Times New Roman" w:hAnsi="Times New Roman" w:cs="Times New Roman"/>
        </w:rPr>
        <w:fldChar w:fldCharType="end"/>
      </w:r>
      <w:r w:rsidR="00A718A9" w:rsidRPr="00A718A9">
        <w:rPr>
          <w:rFonts w:ascii="Times New Roman" w:hAnsi="Times New Roman" w:cs="Times New Roman"/>
        </w:rPr>
      </w:r>
      <w:r w:rsidR="00A718A9" w:rsidRPr="00A718A9">
        <w:rPr>
          <w:rFonts w:ascii="Times New Roman" w:hAnsi="Times New Roman" w:cs="Times New Roman"/>
        </w:rPr>
        <w:fldChar w:fldCharType="separate"/>
      </w:r>
      <w:r w:rsidR="00495653">
        <w:rPr>
          <w:rFonts w:ascii="Times New Roman" w:hAnsi="Times New Roman" w:cs="Times New Roman"/>
          <w:noProof/>
        </w:rPr>
        <w:t>(14-20)</w:t>
      </w:r>
      <w:r w:rsidR="00A718A9" w:rsidRPr="00A718A9">
        <w:rPr>
          <w:rFonts w:ascii="Times New Roman" w:hAnsi="Times New Roman" w:cs="Times New Roman"/>
        </w:rPr>
        <w:fldChar w:fldCharType="end"/>
      </w:r>
      <w:r w:rsidR="00A718A9" w:rsidRPr="00A718A9">
        <w:rPr>
          <w:rFonts w:ascii="Times New Roman" w:hAnsi="Times New Roman" w:cs="Times New Roman"/>
        </w:rPr>
        <w:t>. Three studies reported differences across the comparison groups for at least one immunoglobulin type (</w:t>
      </w:r>
      <w:r w:rsidR="00DF1917">
        <w:rPr>
          <w:rFonts w:ascii="Times New Roman" w:hAnsi="Times New Roman" w:cs="Times New Roman"/>
        </w:rPr>
        <w:t xml:space="preserve">IgA and </w:t>
      </w:r>
      <w:proofErr w:type="spellStart"/>
      <w:r w:rsidR="00DF1917">
        <w:rPr>
          <w:rFonts w:ascii="Times New Roman" w:hAnsi="Times New Roman" w:cs="Times New Roman"/>
        </w:rPr>
        <w:t>IgE</w:t>
      </w:r>
      <w:proofErr w:type="spellEnd"/>
      <w:r w:rsidR="00A718A9" w:rsidRPr="00A718A9">
        <w:rPr>
          <w:rFonts w:ascii="Times New Roman" w:hAnsi="Times New Roman" w:cs="Times New Roman"/>
        </w:rPr>
        <w:t xml:space="preserve">) </w:t>
      </w:r>
      <w:r w:rsidR="00A718A9" w:rsidRPr="00A718A9">
        <w:rPr>
          <w:rFonts w:ascii="Times New Roman" w:hAnsi="Times New Roman" w:cs="Times New Roman"/>
        </w:rPr>
        <w:fldChar w:fldCharType="begin">
          <w:fldData xml:space="preserve">PEVuZE5vdGU+PENpdGU+PEF1dGhvcj5CdW1ydW5ncGVydDwvQXV0aG9yPjxZZWFyPjIwMTg8L1ll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</w:fldData>
        </w:fldChar>
      </w:r>
      <w:r w:rsidR="00495653">
        <w:rPr>
          <w:rFonts w:ascii="Times New Roman" w:hAnsi="Times New Roman" w:cs="Times New Roman"/>
        </w:rPr>
        <w:instrText xml:space="preserve"> ADDIN EN.CITE </w:instrText>
      </w:r>
      <w:r w:rsidR="00495653">
        <w:rPr>
          <w:rFonts w:ascii="Times New Roman" w:hAnsi="Times New Roman" w:cs="Times New Roman"/>
        </w:rPr>
        <w:fldChar w:fldCharType="begin">
          <w:fldData xml:space="preserve">PEVuZE5vdGU+PENpdGU+PEF1dGhvcj5CdW1ydW5ncGVydDwvQXV0aG9yPjxZZWFyPjIwMTg8L1ll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</w:fldData>
        </w:fldChar>
      </w:r>
      <w:r w:rsidR="00495653">
        <w:rPr>
          <w:rFonts w:ascii="Times New Roman" w:hAnsi="Times New Roman" w:cs="Times New Roman"/>
        </w:rPr>
        <w:instrText xml:space="preserve"> ADDIN EN.CITE.DATA </w:instrText>
      </w:r>
      <w:r w:rsidR="00495653">
        <w:rPr>
          <w:rFonts w:ascii="Times New Roman" w:hAnsi="Times New Roman" w:cs="Times New Roman"/>
        </w:rPr>
      </w:r>
      <w:r w:rsidR="00495653">
        <w:rPr>
          <w:rFonts w:ascii="Times New Roman" w:hAnsi="Times New Roman" w:cs="Times New Roman"/>
        </w:rPr>
        <w:fldChar w:fldCharType="end"/>
      </w:r>
      <w:r w:rsidR="00A718A9" w:rsidRPr="00A718A9">
        <w:rPr>
          <w:rFonts w:ascii="Times New Roman" w:hAnsi="Times New Roman" w:cs="Times New Roman"/>
        </w:rPr>
      </w:r>
      <w:r w:rsidR="00A718A9" w:rsidRPr="00A718A9">
        <w:rPr>
          <w:rFonts w:ascii="Times New Roman" w:hAnsi="Times New Roman" w:cs="Times New Roman"/>
        </w:rPr>
        <w:fldChar w:fldCharType="separate"/>
      </w:r>
      <w:r w:rsidR="00495653">
        <w:rPr>
          <w:rFonts w:ascii="Times New Roman" w:hAnsi="Times New Roman" w:cs="Times New Roman"/>
          <w:noProof/>
        </w:rPr>
        <w:t>(16, 17, 19)</w:t>
      </w:r>
      <w:r w:rsidR="00A718A9" w:rsidRPr="00A718A9">
        <w:rPr>
          <w:rFonts w:ascii="Times New Roman" w:hAnsi="Times New Roman" w:cs="Times New Roman"/>
        </w:rPr>
        <w:fldChar w:fldCharType="end"/>
      </w:r>
      <w:r w:rsidR="00A718A9" w:rsidRPr="00A718A9">
        <w:rPr>
          <w:rFonts w:ascii="Times New Roman" w:hAnsi="Times New Roman" w:cs="Times New Roman"/>
        </w:rPr>
        <w:t xml:space="preserve">; no consistent direction of change was observed. The remaining </w:t>
      </w:r>
      <w:r w:rsidR="00F74130">
        <w:rPr>
          <w:rFonts w:ascii="Times New Roman" w:hAnsi="Times New Roman" w:cs="Times New Roman"/>
        </w:rPr>
        <w:t>four</w:t>
      </w:r>
      <w:r w:rsidR="00A718A9" w:rsidRPr="00A718A9">
        <w:rPr>
          <w:rFonts w:ascii="Times New Roman" w:hAnsi="Times New Roman" w:cs="Times New Roman"/>
        </w:rPr>
        <w:t xml:space="preserve"> trials reported no significant differences between the comparison groups (Supplemental Table 3). </w:t>
      </w:r>
    </w:p>
    <w:p w14:paraId="0C246601" w14:textId="77777777" w:rsidR="00A718A9" w:rsidRPr="00A718A9" w:rsidRDefault="00A718A9" w:rsidP="00A718A9">
      <w:pPr>
        <w:spacing w:line="480" w:lineRule="auto"/>
        <w:jc w:val="both"/>
        <w:rPr>
          <w:rFonts w:ascii="Times New Roman" w:hAnsi="Times New Roman" w:cs="Times New Roman"/>
        </w:rPr>
      </w:pPr>
    </w:p>
    <w:p w14:paraId="6B69F6AC" w14:textId="1436F92F" w:rsidR="00A718A9" w:rsidRPr="00A718A9" w:rsidRDefault="00A718A9" w:rsidP="00A718A9">
      <w:pPr>
        <w:spacing w:line="480" w:lineRule="auto"/>
        <w:jc w:val="both"/>
        <w:rPr>
          <w:rFonts w:ascii="Times New Roman" w:hAnsi="Times New Roman" w:cs="Times New Roman"/>
        </w:rPr>
      </w:pPr>
      <w:r w:rsidRPr="00A718A9">
        <w:rPr>
          <w:rFonts w:ascii="Times New Roman" w:hAnsi="Times New Roman" w:cs="Times New Roman"/>
        </w:rPr>
        <w:t xml:space="preserve">In a trial of Japanese adults with rheumatoid arthritis, 20 were administered whey protein (1 packet of 6 g whey protein daily for 3 months) and 18 were not treated </w:t>
      </w:r>
      <w:r w:rsidRPr="00A718A9">
        <w:rPr>
          <w:rFonts w:ascii="Times New Roman" w:hAnsi="Times New Roman" w:cs="Times New Roman"/>
        </w:rPr>
        <w:fldChar w:fldCharType="begin"/>
      </w:r>
      <w:r w:rsidR="00495653">
        <w:rPr>
          <w:rFonts w:ascii="Times New Roman" w:hAnsi="Times New Roman" w:cs="Times New Roman"/>
        </w:rPr>
        <w:instrText xml:space="preserve"> ADDIN EN.CITE &lt;EndNote&gt;&lt;Cite&gt;&lt;Author&gt;Katayama&lt;/Author&gt;&lt;Year&gt;2011&lt;/Year&gt;&lt;RecNum&gt;12&lt;/RecNum&gt;&lt;DisplayText&gt;(16)&lt;/DisplayText&gt;&lt;record&gt;&lt;rec-number&gt;12&lt;/rec-number&gt;&lt;foreign-keys&gt;&lt;key app="EN" db-id="5a50a5fxbsa9eee0axqxve00zfvwaarr5vf5" timestamp="1691441316"&gt;12&lt;/key&gt;&lt;/foreign-keys&gt;&lt;ref-type name="Journal Article"&gt;17&lt;/ref-type&gt;&lt;contributors&gt;&lt;authors&gt;&lt;author&gt;Katayama, K.&lt;/author&gt;&lt;author&gt;Matsuno, T.&lt;/author&gt;&lt;author&gt;Waritani, T.&lt;/author&gt;&lt;author&gt;Terato, K.&lt;/author&gt;&lt;author&gt;Shionoya, H.&lt;/author&gt;&lt;/authors&gt;&lt;/contributors&gt;&lt;auth-address&gt;Katayama Orthopedic Rheumatology Clinic, Toyooka 13-4-5-17, Asahikawa, Japan. kou@kata-rheum.or.jp&lt;/auth-address&gt;&lt;titles&gt;&lt;title&gt;Supplemental treatment of rheumatoid arthritis with natural milk antibodies against enteromicrobes and their toxins: results of an open-labelled pilot study&lt;/title&gt;&lt;secondary-title&gt;Nutr J&lt;/secondary-title&gt;&lt;short-title&gt;Supplemental treatment of rheumatoid arthritis with natural milk antibodies against enteromicrobes and their toxins: results of an open-labelled pilot study&lt;/short-title&gt;&lt;/titles&gt;&lt;periodical&gt;&lt;full-title&gt;Nutr J&lt;/full-title&gt;&lt;/periodical&gt;&lt;pages&gt;2&lt;/pages&gt;&lt;volume&gt;10&lt;/volume&gt;&lt;edition&gt;2011/01/07&lt;/edition&gt;&lt;keywords&gt;&lt;keyword&gt;Administration, Oral Adult Aged Aged, 80 and over Animals Antibodies/*therapeutic use Arthritis, Rheumatoid/*drug therapy/genetics Bacterial Toxins/*antagonists &amp;amp; inhibitors Enterobacteriaceae/growth &amp;amp; development/*pathogenicity Female HLA-DR Antigens/g&lt;/keyword&gt;&lt;/keywords&gt;&lt;dates&gt;&lt;year&gt;2011&lt;/year&gt;&lt;pub-dates&gt;&lt;date&gt;Jan 6&lt;/date&gt;&lt;/pub-dates&gt;&lt;/dates&gt;&lt;isbn&gt;1475-2891&lt;/isbn&gt;&lt;accession-num&gt;21208453&lt;/accession-num&gt;&lt;urls&gt;&lt;/urls&gt;&lt;custom2&gt;PMC3022554&lt;/custom2&gt;&lt;electronic-resource-num&gt;10.1186/1475-2891-10-2&lt;/electronic-resource-num&gt;&lt;remote-database-provider&gt;Nlm&lt;/remote-database-provider&gt;&lt;language&gt;eng&lt;/language&gt;&lt;/record&gt;&lt;/Cite&gt;&lt;/EndNote&gt;</w:instrText>
      </w:r>
      <w:r w:rsidRPr="00A718A9">
        <w:rPr>
          <w:rFonts w:ascii="Times New Roman" w:hAnsi="Times New Roman" w:cs="Times New Roman"/>
        </w:rPr>
        <w:fldChar w:fldCharType="separate"/>
      </w:r>
      <w:r w:rsidR="00495653">
        <w:rPr>
          <w:rFonts w:ascii="Times New Roman" w:hAnsi="Times New Roman" w:cs="Times New Roman"/>
          <w:noProof/>
        </w:rPr>
        <w:t>(16)</w:t>
      </w:r>
      <w:r w:rsidRPr="00A718A9">
        <w:rPr>
          <w:rFonts w:ascii="Times New Roman" w:hAnsi="Times New Roman" w:cs="Times New Roman"/>
        </w:rPr>
        <w:fldChar w:fldCharType="end"/>
      </w:r>
      <w:r w:rsidRPr="00A718A9">
        <w:rPr>
          <w:rFonts w:ascii="Times New Roman" w:hAnsi="Times New Roman" w:cs="Times New Roman"/>
        </w:rPr>
        <w:t xml:space="preserve">. Time period was not reported.  Serum IgA anti- lipopolysaccharides (LPS) antibody levels were higher in the responder group vs. non-responder group of the intervention arm (p&lt;0.05). </w:t>
      </w:r>
    </w:p>
    <w:p w14:paraId="5B291B2B" w14:textId="77777777" w:rsidR="00A718A9" w:rsidRPr="00A718A9" w:rsidRDefault="00A718A9" w:rsidP="00A718A9">
      <w:pPr>
        <w:spacing w:line="480" w:lineRule="auto"/>
        <w:jc w:val="both"/>
        <w:rPr>
          <w:rFonts w:ascii="Times New Roman" w:hAnsi="Times New Roman" w:cs="Times New Roman"/>
        </w:rPr>
      </w:pPr>
    </w:p>
    <w:p w14:paraId="53043608" w14:textId="57561106" w:rsidR="00A718A9" w:rsidRPr="00A718A9" w:rsidRDefault="00A718A9" w:rsidP="00A718A9">
      <w:pPr>
        <w:spacing w:line="480" w:lineRule="auto"/>
        <w:jc w:val="both"/>
        <w:rPr>
          <w:rFonts w:ascii="Times New Roman" w:hAnsi="Times New Roman" w:cs="Times New Roman"/>
        </w:rPr>
      </w:pPr>
      <w:r w:rsidRPr="00A718A9">
        <w:rPr>
          <w:rFonts w:ascii="Times New Roman" w:hAnsi="Times New Roman" w:cs="Times New Roman"/>
        </w:rPr>
        <w:t xml:space="preserve">A single intervention arm trial was conducted in 2002 of 11 Canadian children with atopic asthma. The children were given 10 g of whey protein HMS90 twice daily for 1 month </w:t>
      </w:r>
      <w:r w:rsidRPr="00A718A9">
        <w:rPr>
          <w:rFonts w:ascii="Times New Roman" w:hAnsi="Times New Roman" w:cs="Times New Roman"/>
        </w:rPr>
        <w:fldChar w:fldCharType="begin"/>
      </w:r>
      <w:r w:rsidR="00495653">
        <w:rPr>
          <w:rFonts w:ascii="Times New Roman" w:hAnsi="Times New Roman" w:cs="Times New Roman"/>
        </w:rPr>
        <w:instrText xml:space="preserve"> ADDIN EN.CITE &lt;EndNote&gt;&lt;Cite&gt;&lt;Author&gt;Lothian&lt;/Author&gt;&lt;Year&gt;2006&lt;/Year&gt;&lt;RecNum&gt;13&lt;/RecNum&gt;&lt;DisplayText&gt;(17)&lt;/DisplayText&gt;&lt;record&gt;&lt;rec-number&gt;13&lt;/rec-number&gt;&lt;foreign-keys&gt;&lt;key app="EN" db-id="5a50a5fxbsa9eee0axqxve00zfvwaarr5vf5" timestamp="1691441316"&gt;13&lt;/key&gt;&lt;/foreign-keys&gt;&lt;ref-type name="Journal Article"&gt;17&lt;/ref-type&gt;&lt;contributors&gt;&lt;authors&gt;&lt;author&gt;Lothian, J. B.&lt;/author&gt;&lt;author&gt;Grey, V.&lt;/author&gt;&lt;author&gt;Lands, L. C.&lt;/author&gt;&lt;/authors&gt;&lt;/contributors&gt;&lt;auth-address&gt;L.C. Lands, The Department of Respiratory Medicine, McGill University Medical Centre, Montreal Children&amp;apos;s Hospital, Montreal, QC, Canada&lt;/auth-address&gt;&lt;titles&gt;&lt;title&gt;Effect of whey protein to modulate immune response in children with atopic asthma&lt;/title&gt;&lt;secondary-title&gt;International Journal of Food Sciences and Nutrition&lt;/secondary-title&gt;&lt;short-title&gt;Effect of whey protein to modulate immune response in children with atopic asthma&lt;/short-title&gt;&lt;/titles&gt;&lt;periodical&gt;&lt;full-title&gt;International Journal of Food Sciences and Nutrition&lt;/full-title&gt;&lt;/periodical&gt;&lt;pages&gt;204-211&lt;/pages&gt;&lt;volume&gt;57&lt;/volume&gt;&lt;number&gt;3-4&lt;/number&gt;&lt;keywords&gt;&lt;keyword&gt;cysteine glutathione hms 90 immunoglobulin E methacholine unclassified drug plant protein whey protein absence of side effects adolescent allergic asthma article atopy child clinical article controlled study drug effect female forced expiratory volume h&lt;/keyword&gt;&lt;/keywords&gt;&lt;dates&gt;&lt;year&gt;2006&lt;/year&gt;&lt;/dates&gt;&lt;isbn&gt;0963-7486 1465-3478&lt;/isbn&gt;&lt;work-type&gt;Article&lt;/work-type&gt;&lt;urls&gt;&lt;related-urls&gt;&lt;url&gt;https://www.embase.com/search/results?subaction=viewrecord&amp;amp;id=L44822828&amp;amp;from=export http://dx.doi.org/10.1080/09637480600738294&lt;/url&gt;&lt;/related-urls&gt;&lt;/urls&gt;&lt;custom1&gt;hms 90(Immunotech,Canada)&lt;/custom1&gt;&lt;custom2&gt;Immunotech(Canada)&lt;/custom2&gt;&lt;electronic-resource-num&gt;10.1080/09637480600738294&lt;/electronic-resource-num&gt;&lt;remote-database-name&gt;Embase Medline&lt;/remote-database-name&gt;&lt;language&gt;English&lt;/language&gt;&lt;/record&gt;&lt;/Cite&gt;&lt;/EndNote&gt;</w:instrText>
      </w:r>
      <w:r w:rsidRPr="00A718A9">
        <w:rPr>
          <w:rFonts w:ascii="Times New Roman" w:hAnsi="Times New Roman" w:cs="Times New Roman"/>
        </w:rPr>
        <w:fldChar w:fldCharType="separate"/>
      </w:r>
      <w:r w:rsidR="00495653">
        <w:rPr>
          <w:rFonts w:ascii="Times New Roman" w:hAnsi="Times New Roman" w:cs="Times New Roman"/>
          <w:noProof/>
        </w:rPr>
        <w:t>(17)</w:t>
      </w:r>
      <w:r w:rsidRPr="00A718A9">
        <w:rPr>
          <w:rFonts w:ascii="Times New Roman" w:hAnsi="Times New Roman" w:cs="Times New Roman"/>
        </w:rPr>
        <w:fldChar w:fldCharType="end"/>
      </w:r>
      <w:r w:rsidRPr="00A718A9">
        <w:rPr>
          <w:rFonts w:ascii="Times New Roman" w:hAnsi="Times New Roman" w:cs="Times New Roman"/>
        </w:rPr>
        <w:t xml:space="preserve">. </w:t>
      </w:r>
      <w:proofErr w:type="spellStart"/>
      <w:r w:rsidRPr="00A718A9">
        <w:rPr>
          <w:rFonts w:ascii="Times New Roman" w:hAnsi="Times New Roman" w:cs="Times New Roman"/>
        </w:rPr>
        <w:t>IgE</w:t>
      </w:r>
      <w:proofErr w:type="spellEnd"/>
      <w:r w:rsidRPr="00A718A9">
        <w:rPr>
          <w:rFonts w:ascii="Times New Roman" w:hAnsi="Times New Roman" w:cs="Times New Roman"/>
        </w:rPr>
        <w:t xml:space="preserve"> was significantly decreased at 1-month post-supplementation (p=0.02).  </w:t>
      </w:r>
    </w:p>
    <w:p w14:paraId="6399C2F2" w14:textId="77777777" w:rsidR="00A718A9" w:rsidRPr="00A718A9" w:rsidRDefault="00A718A9" w:rsidP="00A718A9">
      <w:pPr>
        <w:spacing w:line="480" w:lineRule="auto"/>
        <w:jc w:val="both"/>
        <w:rPr>
          <w:rFonts w:ascii="Times New Roman" w:hAnsi="Times New Roman" w:cs="Times New Roman"/>
        </w:rPr>
      </w:pPr>
    </w:p>
    <w:p w14:paraId="1CD8A94A" w14:textId="2A851688" w:rsidR="00A718A9" w:rsidRPr="00A718A9" w:rsidRDefault="00A718A9" w:rsidP="00A718A9">
      <w:pPr>
        <w:spacing w:line="480" w:lineRule="auto"/>
        <w:jc w:val="both"/>
        <w:rPr>
          <w:rFonts w:ascii="Times New Roman" w:hAnsi="Times New Roman" w:cs="Times New Roman"/>
        </w:rPr>
      </w:pPr>
      <w:r w:rsidRPr="00A718A9">
        <w:rPr>
          <w:rFonts w:ascii="Times New Roman" w:hAnsi="Times New Roman" w:cs="Times New Roman"/>
        </w:rPr>
        <w:t xml:space="preserve">A trial of adult cancer patients was conducted in Thailand; time period was not reported </w:t>
      </w:r>
      <w:r w:rsidRPr="00A718A9">
        <w:rPr>
          <w:rFonts w:ascii="Times New Roman" w:hAnsi="Times New Roman" w:cs="Times New Roman"/>
        </w:rPr>
        <w:fldChar w:fldCharType="begin"/>
      </w:r>
      <w:r w:rsidR="00495653">
        <w:rPr>
          <w:rFonts w:ascii="Times New Roman" w:hAnsi="Times New Roman" w:cs="Times New Roman"/>
        </w:rPr>
        <w:instrText xml:space="preserve"> ADDIN EN.CITE &lt;EndNote&gt;&lt;Cite&gt;&lt;Author&gt;Bumrungpert&lt;/Author&gt;&lt;Year&gt;2018&lt;/Year&gt;&lt;RecNum&gt;14&lt;/RecNum&gt;&lt;DisplayText&gt;(19)&lt;/DisplayText&gt;&lt;record&gt;&lt;rec-number&gt;14&lt;/rec-number&gt;&lt;foreign-keys&gt;&lt;key app="EN" db-id="5a50a5fxbsa9eee0axqxve00zfvwaarr5vf5" timestamp="1691441316"&gt;14&lt;/key&gt;&lt;/foreign-keys&gt;&lt;ref-type name="Journal Article"&gt;17&lt;/ref-type&gt;&lt;contributors&gt;&lt;authors&gt;&lt;author&gt;Bumrungpert, A.&lt;/author&gt;&lt;author&gt;Pavadhgul, P.&lt;/author&gt;&lt;author&gt;Nunthanawanich, P.&lt;/author&gt;&lt;author&gt;Sirikanchanarod, A.&lt;/author&gt;&lt;author&gt;Adulbhan, A.&lt;/author&gt;&lt;/authors&gt;&lt;/contributors&gt;&lt;auth-address&gt;A. Bumrungpert, Department of Nutrition, Faculty of Public Health, Mahidol University, 420/1 Rajvithi Road, Ratchathewi, Bangkok, Thailand&lt;/auth-address&gt;&lt;titles&gt;&lt;title&gt;Whey Protein Supplementation Improves Nutritional Status, Glutathione Levels, and Immune Function in Cancer Patients: A Randomized, Double-Blind Controlled Trial&lt;/title&gt;&lt;secondary-title&gt;Journal of Medicinal Food&lt;/secondary-title&gt;&lt;short-title&gt;Whey Protein Supplementation Improves Nutritional Status, Glutathione Levels, and Immune Function in Cancer Patients: A Randomized, Double-Blind Controlled Trial&lt;/short-title&gt;&lt;/titles&gt;&lt;periodical&gt;&lt;full-title&gt;Journal of Medicinal Food&lt;/full-title&gt;&lt;/periodical&gt;&lt;pages&gt;612-616&lt;/pages&gt;&lt;volume&gt;21&lt;/volume&gt;&lt;number&gt;6&lt;/number&gt;&lt;keywords&gt;&lt;keyword&gt;albumin antineoplastic agent glutathione immunoglobulin G maltodextrin selenium whey protein zinc adult aged article cancer chemotherapy cancer patient clinical article controlled study diet supplementation double blind procedure female human immunity i&lt;/keyword&gt;&lt;/keywords&gt;&lt;dates&gt;&lt;year&gt;2018&lt;/year&gt;&lt;/dates&gt;&lt;isbn&gt;1557-7600 1096-620X&lt;/isbn&gt;&lt;work-type&gt;Article&lt;/work-type&gt;&lt;urls&gt;&lt;related-urls&gt;&lt;url&gt;https://www.embase.com/search/results?subaction=viewrecord&amp;amp;id=L622639950&amp;amp;from=export http://dx.doi.org/10.1089/jmf.2017.4080&lt;/url&gt;&lt;/related-urls&gt;&lt;/urls&gt;&lt;electronic-resource-num&gt;10.1089/jmf.2017.4080&lt;/electronic-resource-num&gt;&lt;remote-database-name&gt;Embase Medline&lt;/remote-database-name&gt;&lt;language&gt;English&lt;/language&gt;&lt;/record&gt;&lt;/Cite&gt;&lt;/EndNote&gt;</w:instrText>
      </w:r>
      <w:r w:rsidRPr="00A718A9">
        <w:rPr>
          <w:rFonts w:ascii="Times New Roman" w:hAnsi="Times New Roman" w:cs="Times New Roman"/>
        </w:rPr>
        <w:fldChar w:fldCharType="separate"/>
      </w:r>
      <w:r w:rsidR="00495653">
        <w:rPr>
          <w:rFonts w:ascii="Times New Roman" w:hAnsi="Times New Roman" w:cs="Times New Roman"/>
          <w:noProof/>
        </w:rPr>
        <w:t>(19)</w:t>
      </w:r>
      <w:r w:rsidRPr="00A718A9">
        <w:rPr>
          <w:rFonts w:ascii="Times New Roman" w:hAnsi="Times New Roman" w:cs="Times New Roman"/>
        </w:rPr>
        <w:fldChar w:fldCharType="end"/>
      </w:r>
      <w:r w:rsidRPr="00A718A9">
        <w:rPr>
          <w:rFonts w:ascii="Times New Roman" w:hAnsi="Times New Roman" w:cs="Times New Roman"/>
        </w:rPr>
        <w:t xml:space="preserve">. Twenty-four patients were given 40 g whey protein isolate with 2.64 mg Zinc and 0.76 mg </w:t>
      </w:r>
      <w:r w:rsidRPr="00A718A9">
        <w:rPr>
          <w:rFonts w:ascii="Times New Roman" w:hAnsi="Times New Roman" w:cs="Times New Roman"/>
        </w:rPr>
        <w:lastRenderedPageBreak/>
        <w:t xml:space="preserve">selenium daily for 12 weeks, while 24 were not treated. Increases in </w:t>
      </w:r>
      <w:proofErr w:type="spellStart"/>
      <w:r w:rsidRPr="00A718A9">
        <w:rPr>
          <w:rFonts w:ascii="Times New Roman" w:hAnsi="Times New Roman" w:cs="Times New Roman"/>
        </w:rPr>
        <w:t>IgE</w:t>
      </w:r>
      <w:proofErr w:type="spellEnd"/>
      <w:r w:rsidRPr="00A718A9">
        <w:rPr>
          <w:rFonts w:ascii="Times New Roman" w:hAnsi="Times New Roman" w:cs="Times New Roman"/>
        </w:rPr>
        <w:t xml:space="preserve"> at week 6 and at week 12 were observed among the intervention arm compared to the untreated arm (p&lt;0.05, both time periods).</w:t>
      </w:r>
    </w:p>
    <w:p w14:paraId="14F4BB0C" w14:textId="4056A10C" w:rsidR="00003787" w:rsidRPr="00A03E1A" w:rsidRDefault="00003787" w:rsidP="00A03E1A">
      <w:pPr>
        <w:spacing w:line="480" w:lineRule="auto"/>
        <w:jc w:val="both"/>
        <w:rPr>
          <w:rFonts w:ascii="Times New Roman" w:hAnsi="Times New Roman" w:cs="Times New Roman"/>
        </w:rPr>
      </w:pPr>
      <w:r>
        <w:rPr>
          <w:rFonts w:ascii="Times New Roman" w:hAnsi="Times New Roman" w:cs="Times New Roman"/>
          <w:color w:val="000000"/>
        </w:rPr>
        <w:br w:type="page"/>
      </w:r>
    </w:p>
    <w:p w14:paraId="6B50A737" w14:textId="526941ED" w:rsidR="003A090F" w:rsidRPr="00003787" w:rsidRDefault="00003787">
      <w:pPr>
        <w:rPr>
          <w:rFonts w:ascii="Times New Roman" w:hAnsi="Times New Roman" w:cs="Times New Roman"/>
          <w:b/>
          <w:bCs/>
        </w:rPr>
      </w:pPr>
      <w:r w:rsidRPr="00003787">
        <w:rPr>
          <w:rFonts w:ascii="Times New Roman" w:hAnsi="Times New Roman" w:cs="Times New Roman"/>
          <w:b/>
          <w:bCs/>
        </w:rPr>
        <w:lastRenderedPageBreak/>
        <w:t>References</w:t>
      </w:r>
    </w:p>
    <w:p w14:paraId="7AC3B9B0" w14:textId="77777777" w:rsidR="003A090F" w:rsidRDefault="003A090F">
      <w:pPr>
        <w:rPr>
          <w:rFonts w:ascii="Times New Roman" w:hAnsi="Times New Roman" w:cs="Times New Roman"/>
        </w:rPr>
      </w:pPr>
    </w:p>
    <w:p w14:paraId="040020D3" w14:textId="77777777" w:rsidR="00495653" w:rsidRPr="00495653" w:rsidRDefault="003A090F" w:rsidP="00495653">
      <w:pPr>
        <w:pStyle w:val="EndNoteBibliography"/>
        <w:spacing w:after="240"/>
        <w:rPr>
          <w:noProof/>
        </w:rPr>
      </w:pPr>
      <w:r>
        <w:fldChar w:fldCharType="begin"/>
      </w:r>
      <w:r>
        <w:instrText xml:space="preserve"> ADDIN EN.REFLIST </w:instrText>
      </w:r>
      <w:r>
        <w:fldChar w:fldCharType="separate"/>
      </w:r>
      <w:r w:rsidR="00495653" w:rsidRPr="00495653">
        <w:rPr>
          <w:noProof/>
        </w:rPr>
        <w:t>1.</w:t>
      </w:r>
      <w:r w:rsidR="00495653" w:rsidRPr="00495653">
        <w:rPr>
          <w:noProof/>
        </w:rPr>
        <w:tab/>
        <w:t>Shinohara M, Kuroda Y, toMaBechi N, iShihara T, MizUno M. effects of milk intake combined with exercise on upper respiratory tract infection in older adults during winter. Gazzetta Medica Italiana Archivio per le Scienze Mediche. 2020;179(6):386-92.</w:t>
      </w:r>
    </w:p>
    <w:p w14:paraId="3D65720B" w14:textId="77777777" w:rsidR="00495653" w:rsidRPr="00495653" w:rsidRDefault="00495653" w:rsidP="00495653">
      <w:pPr>
        <w:pStyle w:val="EndNoteBibliography"/>
        <w:spacing w:after="240"/>
        <w:rPr>
          <w:noProof/>
        </w:rPr>
      </w:pPr>
      <w:r w:rsidRPr="00495653">
        <w:rPr>
          <w:noProof/>
        </w:rPr>
        <w:t>2.</w:t>
      </w:r>
      <w:r w:rsidRPr="00495653">
        <w:rPr>
          <w:noProof/>
        </w:rPr>
        <w:tab/>
        <w:t>Papacosta E, Nassis GP, Gleeson M. Effects of acute postexercise chocolate milk consumption during intensive judo training on the recovery of salivary hormones, salivary SIgA, mood state, muscle soreness, and judo-related performance. Appl Physiol Nutr Metab. 2015;40(11):1116-22.</w:t>
      </w:r>
    </w:p>
    <w:p w14:paraId="37CAAFBB" w14:textId="77777777" w:rsidR="00495653" w:rsidRPr="00495653" w:rsidRDefault="00495653" w:rsidP="00495653">
      <w:pPr>
        <w:pStyle w:val="EndNoteBibliography"/>
        <w:spacing w:after="240"/>
        <w:rPr>
          <w:noProof/>
        </w:rPr>
      </w:pPr>
      <w:r w:rsidRPr="00495653">
        <w:rPr>
          <w:noProof/>
        </w:rPr>
        <w:t>3.</w:t>
      </w:r>
      <w:r w:rsidRPr="00495653">
        <w:rPr>
          <w:noProof/>
        </w:rPr>
        <w:tab/>
        <w:t>Pujol P, Huguet J, Drobnic F, Banquells M, Ruiz O, Galilea P, et al. The effect of fermented milk containing Lactobacillus casei on the immune response to exercise. Sports Medicine, Training and Rehabilitation. 2000;9(3):209-23.</w:t>
      </w:r>
    </w:p>
    <w:p w14:paraId="0D572D72" w14:textId="77777777" w:rsidR="00495653" w:rsidRPr="00495653" w:rsidRDefault="00495653" w:rsidP="00495653">
      <w:pPr>
        <w:pStyle w:val="EndNoteBibliography"/>
        <w:spacing w:after="240"/>
        <w:rPr>
          <w:noProof/>
        </w:rPr>
      </w:pPr>
      <w:r w:rsidRPr="00495653">
        <w:rPr>
          <w:noProof/>
        </w:rPr>
        <w:t>4.</w:t>
      </w:r>
      <w:r w:rsidRPr="00495653">
        <w:rPr>
          <w:noProof/>
        </w:rPr>
        <w:tab/>
        <w:t>Tiollier E, Chennaoui M, Gomez-Merino D, Drogou C, Filaire E, Guezennec CY. Effect of a probiotics supplementation on respiratory infections and immune and hormonal parameters during intense military training. Military Medicine. 2007;172(9):1006-11.</w:t>
      </w:r>
    </w:p>
    <w:p w14:paraId="7DC8A0E9" w14:textId="77777777" w:rsidR="00495653" w:rsidRPr="00495653" w:rsidRDefault="00495653" w:rsidP="00495653">
      <w:pPr>
        <w:pStyle w:val="EndNoteBibliography"/>
        <w:spacing w:after="240"/>
        <w:rPr>
          <w:noProof/>
        </w:rPr>
      </w:pPr>
      <w:r w:rsidRPr="00495653">
        <w:rPr>
          <w:noProof/>
        </w:rPr>
        <w:t>5.</w:t>
      </w:r>
      <w:r w:rsidRPr="00495653">
        <w:rPr>
          <w:noProof/>
        </w:rPr>
        <w:tab/>
        <w:t>Vaisberg M, Paixão V, Almeida EB, Santos JMB, Foster R, Rossi M, et al. Daily intake of fermented milk containing lactobacillus casei shirota (lcs) modulates systemic and upper airways immune/inflammatory responses in marathon runners. Nutrients. 2019;11(7).</w:t>
      </w:r>
    </w:p>
    <w:p w14:paraId="21CF2D26" w14:textId="77777777" w:rsidR="00495653" w:rsidRPr="00495653" w:rsidRDefault="00495653" w:rsidP="00495653">
      <w:pPr>
        <w:pStyle w:val="EndNoteBibliography"/>
        <w:spacing w:after="240"/>
        <w:rPr>
          <w:noProof/>
        </w:rPr>
      </w:pPr>
      <w:r w:rsidRPr="00495653">
        <w:rPr>
          <w:noProof/>
        </w:rPr>
        <w:t>6.</w:t>
      </w:r>
      <w:r w:rsidRPr="00495653">
        <w:rPr>
          <w:noProof/>
        </w:rPr>
        <w:tab/>
        <w:t>Coman MM, Verdenelli MC, Silvi S, Cecchini C, Gabbianelli R, Amadio E, et al. Knowledge and acceptance of functional foods: A preliminary study on influence of a synbiotic fermented milk on athlete health. International Journal of Probiotics and Prebiotics. 2017;12(1):33-41.</w:t>
      </w:r>
    </w:p>
    <w:p w14:paraId="2D64B98D" w14:textId="77777777" w:rsidR="00495653" w:rsidRPr="00495653" w:rsidRDefault="00495653" w:rsidP="00495653">
      <w:pPr>
        <w:pStyle w:val="EndNoteBibliography"/>
        <w:spacing w:after="240"/>
        <w:rPr>
          <w:noProof/>
        </w:rPr>
      </w:pPr>
      <w:r w:rsidRPr="00495653">
        <w:rPr>
          <w:noProof/>
        </w:rPr>
        <w:lastRenderedPageBreak/>
        <w:t>7.</w:t>
      </w:r>
      <w:r w:rsidRPr="00495653">
        <w:rPr>
          <w:noProof/>
        </w:rPr>
        <w:tab/>
        <w:t>Keller S, Le HY, Rödiger C, Hipler UC, Kertscher R, Malarski A, et al. Supplementation of a dairy drink enriched with milk phospholipids in patients with atopic dermatitis - A double-blind, placebo-controlled, randomized, cross-over study. Clinical Nutrition. 2014;33(6):1010-6.</w:t>
      </w:r>
    </w:p>
    <w:p w14:paraId="07A72B00" w14:textId="77777777" w:rsidR="00495653" w:rsidRPr="00495653" w:rsidRDefault="00495653" w:rsidP="00495653">
      <w:pPr>
        <w:pStyle w:val="EndNoteBibliography"/>
        <w:spacing w:after="240"/>
        <w:rPr>
          <w:noProof/>
        </w:rPr>
      </w:pPr>
      <w:r w:rsidRPr="00495653">
        <w:rPr>
          <w:noProof/>
        </w:rPr>
        <w:t>8.</w:t>
      </w:r>
      <w:r w:rsidRPr="00495653">
        <w:rPr>
          <w:noProof/>
        </w:rPr>
        <w:tab/>
        <w:t>Milewska-Wróbel D, Lis-Święty A. Does maternal diet during pregnancy influence clinical and laboratory characteristics of infantile-onset atopic dermatitis? Eur Ann Allergy Clin Immunol. 2020;52(6):277-9.</w:t>
      </w:r>
    </w:p>
    <w:p w14:paraId="55E3063F" w14:textId="77777777" w:rsidR="00495653" w:rsidRPr="00495653" w:rsidRDefault="00495653" w:rsidP="00495653">
      <w:pPr>
        <w:pStyle w:val="EndNoteBibliography"/>
        <w:spacing w:after="240"/>
        <w:rPr>
          <w:noProof/>
        </w:rPr>
      </w:pPr>
      <w:r w:rsidRPr="00495653">
        <w:rPr>
          <w:noProof/>
        </w:rPr>
        <w:t>9.</w:t>
      </w:r>
      <w:r w:rsidRPr="00495653">
        <w:rPr>
          <w:noProof/>
        </w:rPr>
        <w:tab/>
        <w:t>Mathews JD, Mackay IR, Tucker L, Malcolm LA. Interrelationships between dietary protein, immunoglobulin levels, humoral immune responses and growth in New Guinean schoolchildren. Am J Clin Nutr. 1974;27(9):908-15.</w:t>
      </w:r>
    </w:p>
    <w:p w14:paraId="27FB0FE6" w14:textId="77777777" w:rsidR="00495653" w:rsidRPr="00495653" w:rsidRDefault="00495653" w:rsidP="00495653">
      <w:pPr>
        <w:pStyle w:val="EndNoteBibliography"/>
        <w:spacing w:after="240"/>
        <w:rPr>
          <w:noProof/>
        </w:rPr>
      </w:pPr>
      <w:r w:rsidRPr="00495653">
        <w:rPr>
          <w:noProof/>
        </w:rPr>
        <w:t>10.</w:t>
      </w:r>
      <w:r w:rsidRPr="00495653">
        <w:rPr>
          <w:noProof/>
        </w:rPr>
        <w:tab/>
        <w:t>Morita H, He F, Kawase M, Kubota A, Hiramatsu M, Kurisaki JI, et al. Preliminary human study for possible alteration of serum immunoglobulin E production in perennial allergic rhinitis with fermented milk prepared with Lactobacillus gasseri TMC0356. Microbiology and Immunology. 2006;50(9):701-6.</w:t>
      </w:r>
    </w:p>
    <w:p w14:paraId="6BF51CDE" w14:textId="77777777" w:rsidR="00495653" w:rsidRPr="00495653" w:rsidRDefault="00495653" w:rsidP="00495653">
      <w:pPr>
        <w:pStyle w:val="EndNoteBibliography"/>
        <w:spacing w:after="240"/>
        <w:rPr>
          <w:noProof/>
        </w:rPr>
      </w:pPr>
      <w:r w:rsidRPr="00495653">
        <w:rPr>
          <w:noProof/>
        </w:rPr>
        <w:t>11.</w:t>
      </w:r>
      <w:r w:rsidRPr="00495653">
        <w:rPr>
          <w:noProof/>
        </w:rPr>
        <w:tab/>
        <w:t>Siekmann JH, Allen LH, Watnik MR, Nestel P, Neumann CG, Shoenfeld Y, et al. Titers of antibody to common pathogens: relation to food-based interventions in rural Kenyan schoolchildren. Am J Clin Nutr. 2003;77(1):242-9.</w:t>
      </w:r>
    </w:p>
    <w:p w14:paraId="44339837" w14:textId="77777777" w:rsidR="00495653" w:rsidRPr="00495653" w:rsidRDefault="00495653" w:rsidP="00495653">
      <w:pPr>
        <w:pStyle w:val="EndNoteBibliography"/>
        <w:spacing w:after="240"/>
        <w:rPr>
          <w:noProof/>
        </w:rPr>
      </w:pPr>
      <w:r w:rsidRPr="00495653">
        <w:rPr>
          <w:noProof/>
        </w:rPr>
        <w:t>12.</w:t>
      </w:r>
      <w:r w:rsidRPr="00495653">
        <w:rPr>
          <w:noProof/>
        </w:rPr>
        <w:tab/>
        <w:t>Yang YJ, Sheu BS. Probiotics-Containing Yogurts Suppress Helicobacter pylori Load and Modify Immune Response and Intestinal Microbiota in the Helicobacter pylori-Infected Children. Helicobacter. 2012;17(4):297-304.</w:t>
      </w:r>
    </w:p>
    <w:p w14:paraId="174DE110" w14:textId="77777777" w:rsidR="00495653" w:rsidRPr="00495653" w:rsidRDefault="00495653" w:rsidP="00495653">
      <w:pPr>
        <w:pStyle w:val="EndNoteBibliography"/>
        <w:spacing w:after="240"/>
        <w:rPr>
          <w:noProof/>
        </w:rPr>
      </w:pPr>
      <w:r w:rsidRPr="00495653">
        <w:rPr>
          <w:noProof/>
        </w:rPr>
        <w:lastRenderedPageBreak/>
        <w:t>13.</w:t>
      </w:r>
      <w:r w:rsidRPr="00495653">
        <w:rPr>
          <w:noProof/>
        </w:rPr>
        <w:tab/>
        <w:t>Kabeerdoss J, Devi RS, Mary RR, Prabhavathi D, Vidya R, Mechenro J, et al. Effect of yoghurt containing Bifidobacterium lactis Bb12® on faecal excretion of secretory immunoglobulin A and human beta-defensin 2 in healthy adult volunteers. Nutr J. 2011;10:138.</w:t>
      </w:r>
    </w:p>
    <w:p w14:paraId="4B29C181" w14:textId="77777777" w:rsidR="00495653" w:rsidRPr="00495653" w:rsidRDefault="00495653" w:rsidP="00495653">
      <w:pPr>
        <w:pStyle w:val="EndNoteBibliography"/>
        <w:spacing w:after="240"/>
        <w:rPr>
          <w:noProof/>
        </w:rPr>
      </w:pPr>
      <w:r w:rsidRPr="00495653">
        <w:rPr>
          <w:noProof/>
        </w:rPr>
        <w:t>14.</w:t>
      </w:r>
      <w:r w:rsidRPr="00495653">
        <w:rPr>
          <w:noProof/>
        </w:rPr>
        <w:tab/>
        <w:t>Biesiekierski JR, Peters SL, Newnham ED, Rosella O, Muir JG, Gibson PR. No effects of gluten in patients with self-reported non-celiac gluten sensitivity after dietary reduction of fermentable, poorly absorbed, short-chain carbohydrates. Gastroenterology. 2013;145(2):320-8.e1-3.</w:t>
      </w:r>
    </w:p>
    <w:p w14:paraId="05D408BE" w14:textId="77777777" w:rsidR="00495653" w:rsidRPr="00495653" w:rsidRDefault="00495653" w:rsidP="00495653">
      <w:pPr>
        <w:pStyle w:val="EndNoteBibliography"/>
        <w:spacing w:after="240"/>
        <w:rPr>
          <w:noProof/>
        </w:rPr>
      </w:pPr>
      <w:r w:rsidRPr="00495653">
        <w:rPr>
          <w:noProof/>
        </w:rPr>
        <w:t>15.</w:t>
      </w:r>
      <w:r w:rsidRPr="00495653">
        <w:rPr>
          <w:noProof/>
        </w:rPr>
        <w:tab/>
        <w:t>Micke P, Beeh KM, Schlaak JF, Buhl R. Oral supplementation with whey proteins increases plasma glutathione levels of HIV-infected patients. European Journal of Clinical Investigation. 2001;31(2):171-8.</w:t>
      </w:r>
    </w:p>
    <w:p w14:paraId="553905FB" w14:textId="77777777" w:rsidR="00495653" w:rsidRPr="00495653" w:rsidRDefault="00495653" w:rsidP="00495653">
      <w:pPr>
        <w:pStyle w:val="EndNoteBibliography"/>
        <w:spacing w:after="240"/>
        <w:rPr>
          <w:noProof/>
        </w:rPr>
      </w:pPr>
      <w:r w:rsidRPr="00495653">
        <w:rPr>
          <w:noProof/>
        </w:rPr>
        <w:t>16.</w:t>
      </w:r>
      <w:r w:rsidRPr="00495653">
        <w:rPr>
          <w:noProof/>
        </w:rPr>
        <w:tab/>
        <w:t>Katayama K, Matsuno T, Waritani T, Terato K, Shionoya H. Supplemental treatment of rheumatoid arthritis with natural milk antibodies against enteromicrobes and their toxins: results of an open-labelled pilot study. Nutr J. 2011;10:2.</w:t>
      </w:r>
    </w:p>
    <w:p w14:paraId="0F9D9595" w14:textId="77777777" w:rsidR="00495653" w:rsidRPr="00495653" w:rsidRDefault="00495653" w:rsidP="00495653">
      <w:pPr>
        <w:pStyle w:val="EndNoteBibliography"/>
        <w:spacing w:after="240"/>
        <w:rPr>
          <w:noProof/>
        </w:rPr>
      </w:pPr>
      <w:r w:rsidRPr="00495653">
        <w:rPr>
          <w:noProof/>
        </w:rPr>
        <w:t>17.</w:t>
      </w:r>
      <w:r w:rsidRPr="00495653">
        <w:rPr>
          <w:noProof/>
        </w:rPr>
        <w:tab/>
        <w:t>Lothian JB, Grey V, Lands LC. Effect of whey protein to modulate immune response in children with atopic asthma. International Journal of Food Sciences and Nutrition. 2006;57(3-4):204-11.</w:t>
      </w:r>
    </w:p>
    <w:p w14:paraId="1310968A" w14:textId="77777777" w:rsidR="00495653" w:rsidRPr="00495653" w:rsidRDefault="00495653" w:rsidP="00495653">
      <w:pPr>
        <w:pStyle w:val="EndNoteBibliography"/>
        <w:spacing w:after="240"/>
        <w:rPr>
          <w:noProof/>
        </w:rPr>
      </w:pPr>
      <w:r w:rsidRPr="00495653">
        <w:rPr>
          <w:noProof/>
        </w:rPr>
        <w:t>18.</w:t>
      </w:r>
      <w:r w:rsidRPr="00495653">
        <w:rPr>
          <w:noProof/>
        </w:rPr>
        <w:tab/>
        <w:t>Oda H, Wakabayashi H, Tanaka M, Yamauchi K, Sugita C, Yoshida H, et al. Effects of lactoferrin on infectious diseases in Japanese summer: A randomized, double-blinded, placebo-controlled trial. Journal of Microbiology, Immunology and Infection. 2021;54(4):566-74.</w:t>
      </w:r>
    </w:p>
    <w:p w14:paraId="55340E02" w14:textId="77777777" w:rsidR="00495653" w:rsidRPr="00495653" w:rsidRDefault="00495653" w:rsidP="00495653">
      <w:pPr>
        <w:pStyle w:val="EndNoteBibliography"/>
        <w:spacing w:after="240"/>
        <w:rPr>
          <w:noProof/>
        </w:rPr>
      </w:pPr>
      <w:r w:rsidRPr="00495653">
        <w:rPr>
          <w:noProof/>
        </w:rPr>
        <w:t>19.</w:t>
      </w:r>
      <w:r w:rsidRPr="00495653">
        <w:rPr>
          <w:noProof/>
        </w:rPr>
        <w:tab/>
        <w:t xml:space="preserve">Bumrungpert A, Pavadhgul P, Nunthanawanich P, Sirikanchanarod A, Adulbhan A. Whey Protein Supplementation Improves Nutritional Status, Glutathione Levels, and Immune Function </w:t>
      </w:r>
      <w:r w:rsidRPr="00495653">
        <w:rPr>
          <w:noProof/>
        </w:rPr>
        <w:lastRenderedPageBreak/>
        <w:t>in Cancer Patients: A Randomized, Double-Blind Controlled Trial. Journal of Medicinal Food. 2018;21(6):612-6.</w:t>
      </w:r>
    </w:p>
    <w:p w14:paraId="3148CBD4" w14:textId="77777777" w:rsidR="00495653" w:rsidRPr="00495653" w:rsidRDefault="00495653" w:rsidP="00495653">
      <w:pPr>
        <w:pStyle w:val="EndNoteBibliography"/>
        <w:rPr>
          <w:noProof/>
        </w:rPr>
      </w:pPr>
      <w:r w:rsidRPr="00495653">
        <w:rPr>
          <w:noProof/>
        </w:rPr>
        <w:t>20.</w:t>
      </w:r>
      <w:r w:rsidRPr="00495653">
        <w:rPr>
          <w:noProof/>
        </w:rPr>
        <w:tab/>
        <w:t>Rohr UD, Li WW, Ziqiang H, Wainright W, Schindler AE. The effect of fermented soy (FSWW08) on blood hematology and cachexia in cancer patients. Hormone Molecular Biology and Clinical Investigation. 2012;12(3):407-18.</w:t>
      </w:r>
    </w:p>
    <w:p w14:paraId="6CC8535E" w14:textId="274F8908" w:rsidR="00B53A91" w:rsidRPr="00E34DDD" w:rsidRDefault="003A090F">
      <w:pPr>
        <w:rPr>
          <w:rFonts w:ascii="Times New Roman" w:hAnsi="Times New Roman" w:cs="Times New Roman"/>
        </w:rPr>
      </w:pPr>
      <w:r>
        <w:rPr>
          <w:rFonts w:ascii="Times New Roman" w:hAnsi="Times New Roman" w:cs="Times New Roman"/>
        </w:rPr>
        <w:fldChar w:fldCharType="end"/>
      </w:r>
    </w:p>
    <w:sectPr w:rsidR="00B53A91" w:rsidRPr="00E34DDD">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5EDDD4" w14:textId="77777777" w:rsidR="005144B3" w:rsidRDefault="005144B3" w:rsidP="005144B3">
      <w:r>
        <w:separator/>
      </w:r>
    </w:p>
  </w:endnote>
  <w:endnote w:type="continuationSeparator" w:id="0">
    <w:p w14:paraId="2DB63C22" w14:textId="77777777" w:rsidR="005144B3" w:rsidRDefault="005144B3" w:rsidP="005144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119260"/>
      <w:docPartObj>
        <w:docPartGallery w:val="Page Numbers (Bottom of Page)"/>
        <w:docPartUnique/>
      </w:docPartObj>
    </w:sdtPr>
    <w:sdtEndPr>
      <w:rPr>
        <w:rStyle w:val="PageNumber"/>
      </w:rPr>
    </w:sdtEndPr>
    <w:sdtContent>
      <w:p w14:paraId="6BDE42A1" w14:textId="7D8C2D7B" w:rsidR="005144B3" w:rsidRDefault="005144B3" w:rsidP="002A5AE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433F3F" w14:textId="77777777" w:rsidR="005144B3" w:rsidRDefault="005144B3" w:rsidP="005144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06279931"/>
      <w:docPartObj>
        <w:docPartGallery w:val="Page Numbers (Bottom of Page)"/>
        <w:docPartUnique/>
      </w:docPartObj>
    </w:sdtPr>
    <w:sdtEndPr>
      <w:rPr>
        <w:rStyle w:val="PageNumber"/>
      </w:rPr>
    </w:sdtEndPr>
    <w:sdtContent>
      <w:p w14:paraId="00C20C1F" w14:textId="5E0877D7" w:rsidR="005144B3" w:rsidRDefault="005144B3" w:rsidP="002A5AE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8CE1DF" w14:textId="77777777" w:rsidR="005144B3" w:rsidRDefault="005144B3" w:rsidP="005144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DD2AE" w14:textId="77777777" w:rsidR="005144B3" w:rsidRDefault="005144B3" w:rsidP="005144B3">
      <w:r>
        <w:separator/>
      </w:r>
    </w:p>
  </w:footnote>
  <w:footnote w:type="continuationSeparator" w:id="0">
    <w:p w14:paraId="094189BC" w14:textId="77777777" w:rsidR="005144B3" w:rsidRDefault="005144B3" w:rsidP="005144B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B53A91"/>
    <w:rsid w:val="00003787"/>
    <w:rsid w:val="00006E03"/>
    <w:rsid w:val="0001697F"/>
    <w:rsid w:val="00037E69"/>
    <w:rsid w:val="0004654E"/>
    <w:rsid w:val="000505C1"/>
    <w:rsid w:val="00050C4F"/>
    <w:rsid w:val="00050F82"/>
    <w:rsid w:val="000516A3"/>
    <w:rsid w:val="000541F8"/>
    <w:rsid w:val="00055288"/>
    <w:rsid w:val="00062E75"/>
    <w:rsid w:val="00063B87"/>
    <w:rsid w:val="00076CF7"/>
    <w:rsid w:val="00080170"/>
    <w:rsid w:val="00081C24"/>
    <w:rsid w:val="00087E67"/>
    <w:rsid w:val="00097DF3"/>
    <w:rsid w:val="000A0112"/>
    <w:rsid w:val="000A0CB4"/>
    <w:rsid w:val="000A7DA3"/>
    <w:rsid w:val="000B4D29"/>
    <w:rsid w:val="000C02F9"/>
    <w:rsid w:val="000D27E3"/>
    <w:rsid w:val="000D2AB2"/>
    <w:rsid w:val="000D449F"/>
    <w:rsid w:val="000E1665"/>
    <w:rsid w:val="000E39FA"/>
    <w:rsid w:val="000E4EAD"/>
    <w:rsid w:val="000F1803"/>
    <w:rsid w:val="0010268B"/>
    <w:rsid w:val="0010287E"/>
    <w:rsid w:val="0011496B"/>
    <w:rsid w:val="00115692"/>
    <w:rsid w:val="001213BB"/>
    <w:rsid w:val="00124159"/>
    <w:rsid w:val="00125FB1"/>
    <w:rsid w:val="0013700D"/>
    <w:rsid w:val="001404D8"/>
    <w:rsid w:val="00152261"/>
    <w:rsid w:val="00153FE5"/>
    <w:rsid w:val="0015558A"/>
    <w:rsid w:val="0015709B"/>
    <w:rsid w:val="0015726A"/>
    <w:rsid w:val="00161135"/>
    <w:rsid w:val="0016607B"/>
    <w:rsid w:val="00167D47"/>
    <w:rsid w:val="001852A0"/>
    <w:rsid w:val="0018530B"/>
    <w:rsid w:val="00192968"/>
    <w:rsid w:val="001A1431"/>
    <w:rsid w:val="001B50B5"/>
    <w:rsid w:val="001B5283"/>
    <w:rsid w:val="001B66EF"/>
    <w:rsid w:val="001C1205"/>
    <w:rsid w:val="001C7D73"/>
    <w:rsid w:val="001D3294"/>
    <w:rsid w:val="001E3767"/>
    <w:rsid w:val="001F5A52"/>
    <w:rsid w:val="002112AF"/>
    <w:rsid w:val="00213827"/>
    <w:rsid w:val="00243E8F"/>
    <w:rsid w:val="00244FA0"/>
    <w:rsid w:val="00253E2A"/>
    <w:rsid w:val="00257F3C"/>
    <w:rsid w:val="00262D36"/>
    <w:rsid w:val="00262DFD"/>
    <w:rsid w:val="002806A1"/>
    <w:rsid w:val="0028403F"/>
    <w:rsid w:val="00291501"/>
    <w:rsid w:val="0029276A"/>
    <w:rsid w:val="00295393"/>
    <w:rsid w:val="002C25EB"/>
    <w:rsid w:val="002C773C"/>
    <w:rsid w:val="002D3BDC"/>
    <w:rsid w:val="002E3938"/>
    <w:rsid w:val="002E46AD"/>
    <w:rsid w:val="002E509F"/>
    <w:rsid w:val="002E70DF"/>
    <w:rsid w:val="002F3FB4"/>
    <w:rsid w:val="002F5759"/>
    <w:rsid w:val="003040B2"/>
    <w:rsid w:val="00315D31"/>
    <w:rsid w:val="00321DB4"/>
    <w:rsid w:val="003262E2"/>
    <w:rsid w:val="003315C1"/>
    <w:rsid w:val="003369D2"/>
    <w:rsid w:val="00340C4F"/>
    <w:rsid w:val="003414E9"/>
    <w:rsid w:val="0034605E"/>
    <w:rsid w:val="00346790"/>
    <w:rsid w:val="0035110B"/>
    <w:rsid w:val="00353BEC"/>
    <w:rsid w:val="00374856"/>
    <w:rsid w:val="00385E8C"/>
    <w:rsid w:val="00387996"/>
    <w:rsid w:val="0039666B"/>
    <w:rsid w:val="003A090F"/>
    <w:rsid w:val="003A3DF5"/>
    <w:rsid w:val="003A4BE1"/>
    <w:rsid w:val="003B154B"/>
    <w:rsid w:val="003B6EDA"/>
    <w:rsid w:val="003C3B50"/>
    <w:rsid w:val="003C4835"/>
    <w:rsid w:val="003C55CB"/>
    <w:rsid w:val="003D17D6"/>
    <w:rsid w:val="003D5464"/>
    <w:rsid w:val="003E1483"/>
    <w:rsid w:val="003E542F"/>
    <w:rsid w:val="003E5CD9"/>
    <w:rsid w:val="00407D88"/>
    <w:rsid w:val="00412177"/>
    <w:rsid w:val="004322A4"/>
    <w:rsid w:val="00440D76"/>
    <w:rsid w:val="0045595A"/>
    <w:rsid w:val="004571AB"/>
    <w:rsid w:val="004579F5"/>
    <w:rsid w:val="004614CF"/>
    <w:rsid w:val="00462DEC"/>
    <w:rsid w:val="00464491"/>
    <w:rsid w:val="00465D35"/>
    <w:rsid w:val="00471758"/>
    <w:rsid w:val="00477330"/>
    <w:rsid w:val="0048684B"/>
    <w:rsid w:val="00493B88"/>
    <w:rsid w:val="00493DC1"/>
    <w:rsid w:val="00495653"/>
    <w:rsid w:val="004B2E8B"/>
    <w:rsid w:val="004E62E7"/>
    <w:rsid w:val="004F60C0"/>
    <w:rsid w:val="0050266D"/>
    <w:rsid w:val="00505437"/>
    <w:rsid w:val="005144B3"/>
    <w:rsid w:val="005148DD"/>
    <w:rsid w:val="00516EF2"/>
    <w:rsid w:val="005221C0"/>
    <w:rsid w:val="00531ACF"/>
    <w:rsid w:val="0053238F"/>
    <w:rsid w:val="00557219"/>
    <w:rsid w:val="00563E33"/>
    <w:rsid w:val="00564B6D"/>
    <w:rsid w:val="005717A6"/>
    <w:rsid w:val="00571EC2"/>
    <w:rsid w:val="00574A53"/>
    <w:rsid w:val="00587964"/>
    <w:rsid w:val="005918CE"/>
    <w:rsid w:val="00591EE6"/>
    <w:rsid w:val="00592C51"/>
    <w:rsid w:val="0059738C"/>
    <w:rsid w:val="005A77AC"/>
    <w:rsid w:val="005B0879"/>
    <w:rsid w:val="005B08DD"/>
    <w:rsid w:val="005B5B29"/>
    <w:rsid w:val="005C18DD"/>
    <w:rsid w:val="005E30DF"/>
    <w:rsid w:val="005F7B0F"/>
    <w:rsid w:val="006048B0"/>
    <w:rsid w:val="00610092"/>
    <w:rsid w:val="006131DD"/>
    <w:rsid w:val="0062296E"/>
    <w:rsid w:val="006245B1"/>
    <w:rsid w:val="006321C9"/>
    <w:rsid w:val="006324CF"/>
    <w:rsid w:val="006347A8"/>
    <w:rsid w:val="006562A1"/>
    <w:rsid w:val="006658F5"/>
    <w:rsid w:val="00672704"/>
    <w:rsid w:val="0067780E"/>
    <w:rsid w:val="00681102"/>
    <w:rsid w:val="006A245A"/>
    <w:rsid w:val="006A42D5"/>
    <w:rsid w:val="006A6F93"/>
    <w:rsid w:val="006B5547"/>
    <w:rsid w:val="006B6814"/>
    <w:rsid w:val="006B6CC1"/>
    <w:rsid w:val="006C33C1"/>
    <w:rsid w:val="006C4974"/>
    <w:rsid w:val="006C6BDE"/>
    <w:rsid w:val="006D0CD8"/>
    <w:rsid w:val="006D2403"/>
    <w:rsid w:val="006E38B0"/>
    <w:rsid w:val="007041D8"/>
    <w:rsid w:val="007068D6"/>
    <w:rsid w:val="00720623"/>
    <w:rsid w:val="0072529E"/>
    <w:rsid w:val="00732CB8"/>
    <w:rsid w:val="007370DB"/>
    <w:rsid w:val="00744EB4"/>
    <w:rsid w:val="007610F4"/>
    <w:rsid w:val="007645C5"/>
    <w:rsid w:val="007823F6"/>
    <w:rsid w:val="007831B5"/>
    <w:rsid w:val="007845D4"/>
    <w:rsid w:val="00786E52"/>
    <w:rsid w:val="00786F37"/>
    <w:rsid w:val="0079525E"/>
    <w:rsid w:val="007B4102"/>
    <w:rsid w:val="007B694D"/>
    <w:rsid w:val="007C5BF0"/>
    <w:rsid w:val="007C7A0E"/>
    <w:rsid w:val="007D4F9D"/>
    <w:rsid w:val="007E12D8"/>
    <w:rsid w:val="007E483B"/>
    <w:rsid w:val="007F0EB6"/>
    <w:rsid w:val="007F17D4"/>
    <w:rsid w:val="007F2B1F"/>
    <w:rsid w:val="00801094"/>
    <w:rsid w:val="00805B47"/>
    <w:rsid w:val="00805DF4"/>
    <w:rsid w:val="00810DED"/>
    <w:rsid w:val="00812773"/>
    <w:rsid w:val="008138A6"/>
    <w:rsid w:val="008175C8"/>
    <w:rsid w:val="00820E08"/>
    <w:rsid w:val="0082673A"/>
    <w:rsid w:val="00831E53"/>
    <w:rsid w:val="00834EE2"/>
    <w:rsid w:val="008443B5"/>
    <w:rsid w:val="008455B7"/>
    <w:rsid w:val="0088174E"/>
    <w:rsid w:val="00885096"/>
    <w:rsid w:val="00891326"/>
    <w:rsid w:val="0089138A"/>
    <w:rsid w:val="008947F7"/>
    <w:rsid w:val="008A22FE"/>
    <w:rsid w:val="008A280C"/>
    <w:rsid w:val="008A4ABC"/>
    <w:rsid w:val="008A6803"/>
    <w:rsid w:val="008A7ACC"/>
    <w:rsid w:val="008B2B16"/>
    <w:rsid w:val="008B5404"/>
    <w:rsid w:val="008C36F5"/>
    <w:rsid w:val="008C75A8"/>
    <w:rsid w:val="008D6237"/>
    <w:rsid w:val="008F3855"/>
    <w:rsid w:val="008F4F7C"/>
    <w:rsid w:val="00903B99"/>
    <w:rsid w:val="0091223C"/>
    <w:rsid w:val="00912D02"/>
    <w:rsid w:val="0092103C"/>
    <w:rsid w:val="00921356"/>
    <w:rsid w:val="00921F2D"/>
    <w:rsid w:val="00935AD9"/>
    <w:rsid w:val="00955503"/>
    <w:rsid w:val="00960A9A"/>
    <w:rsid w:val="00974024"/>
    <w:rsid w:val="0098769E"/>
    <w:rsid w:val="0099032E"/>
    <w:rsid w:val="00991DD2"/>
    <w:rsid w:val="00992FA8"/>
    <w:rsid w:val="0099482F"/>
    <w:rsid w:val="00996825"/>
    <w:rsid w:val="009970E4"/>
    <w:rsid w:val="00997E84"/>
    <w:rsid w:val="009A0DC5"/>
    <w:rsid w:val="009A685E"/>
    <w:rsid w:val="009B584D"/>
    <w:rsid w:val="009C45A4"/>
    <w:rsid w:val="009C7895"/>
    <w:rsid w:val="009D3F65"/>
    <w:rsid w:val="009D4712"/>
    <w:rsid w:val="009D5FDF"/>
    <w:rsid w:val="009E254D"/>
    <w:rsid w:val="009E3D2A"/>
    <w:rsid w:val="009F3CE9"/>
    <w:rsid w:val="00A00165"/>
    <w:rsid w:val="00A01068"/>
    <w:rsid w:val="00A03E1A"/>
    <w:rsid w:val="00A22AF7"/>
    <w:rsid w:val="00A24744"/>
    <w:rsid w:val="00A301BA"/>
    <w:rsid w:val="00A3125D"/>
    <w:rsid w:val="00A4484B"/>
    <w:rsid w:val="00A55CB9"/>
    <w:rsid w:val="00A56704"/>
    <w:rsid w:val="00A6411E"/>
    <w:rsid w:val="00A6453F"/>
    <w:rsid w:val="00A64B34"/>
    <w:rsid w:val="00A718A9"/>
    <w:rsid w:val="00A754C3"/>
    <w:rsid w:val="00A75535"/>
    <w:rsid w:val="00A76627"/>
    <w:rsid w:val="00A77311"/>
    <w:rsid w:val="00A855A1"/>
    <w:rsid w:val="00A91CDE"/>
    <w:rsid w:val="00A94577"/>
    <w:rsid w:val="00AA1ADF"/>
    <w:rsid w:val="00AA1B5E"/>
    <w:rsid w:val="00AB2DAE"/>
    <w:rsid w:val="00AB6C23"/>
    <w:rsid w:val="00AB72CF"/>
    <w:rsid w:val="00AC143F"/>
    <w:rsid w:val="00AC5AE4"/>
    <w:rsid w:val="00AD2390"/>
    <w:rsid w:val="00AD3938"/>
    <w:rsid w:val="00AE1D4D"/>
    <w:rsid w:val="00AE34E8"/>
    <w:rsid w:val="00AF3EFC"/>
    <w:rsid w:val="00B03AD0"/>
    <w:rsid w:val="00B054E5"/>
    <w:rsid w:val="00B113D5"/>
    <w:rsid w:val="00B13688"/>
    <w:rsid w:val="00B173A3"/>
    <w:rsid w:val="00B210FE"/>
    <w:rsid w:val="00B30DD0"/>
    <w:rsid w:val="00B326BD"/>
    <w:rsid w:val="00B355ED"/>
    <w:rsid w:val="00B43D75"/>
    <w:rsid w:val="00B470B3"/>
    <w:rsid w:val="00B47E6D"/>
    <w:rsid w:val="00B53A91"/>
    <w:rsid w:val="00B57861"/>
    <w:rsid w:val="00B601E1"/>
    <w:rsid w:val="00B62164"/>
    <w:rsid w:val="00B7011A"/>
    <w:rsid w:val="00B70F67"/>
    <w:rsid w:val="00B779CA"/>
    <w:rsid w:val="00B930F3"/>
    <w:rsid w:val="00B93C48"/>
    <w:rsid w:val="00B9436C"/>
    <w:rsid w:val="00B94ECC"/>
    <w:rsid w:val="00BA6158"/>
    <w:rsid w:val="00BA79D2"/>
    <w:rsid w:val="00BB56DC"/>
    <w:rsid w:val="00BD1D78"/>
    <w:rsid w:val="00BD4B8A"/>
    <w:rsid w:val="00BD6F6F"/>
    <w:rsid w:val="00BE0485"/>
    <w:rsid w:val="00BE1A7B"/>
    <w:rsid w:val="00BE7D5D"/>
    <w:rsid w:val="00BF01CC"/>
    <w:rsid w:val="00BF364B"/>
    <w:rsid w:val="00BF6C9B"/>
    <w:rsid w:val="00C1074C"/>
    <w:rsid w:val="00C13290"/>
    <w:rsid w:val="00C272BA"/>
    <w:rsid w:val="00C303D0"/>
    <w:rsid w:val="00C409FA"/>
    <w:rsid w:val="00C450E2"/>
    <w:rsid w:val="00C451DC"/>
    <w:rsid w:val="00C45372"/>
    <w:rsid w:val="00C55CB3"/>
    <w:rsid w:val="00C6114F"/>
    <w:rsid w:val="00C8239D"/>
    <w:rsid w:val="00C90FB2"/>
    <w:rsid w:val="00C952BF"/>
    <w:rsid w:val="00CA1A9E"/>
    <w:rsid w:val="00CA593C"/>
    <w:rsid w:val="00CA6F8D"/>
    <w:rsid w:val="00CB05B4"/>
    <w:rsid w:val="00CC5677"/>
    <w:rsid w:val="00CC6452"/>
    <w:rsid w:val="00CC7831"/>
    <w:rsid w:val="00CD1A7E"/>
    <w:rsid w:val="00CD377E"/>
    <w:rsid w:val="00CD569A"/>
    <w:rsid w:val="00CE0167"/>
    <w:rsid w:val="00CF71AC"/>
    <w:rsid w:val="00D05111"/>
    <w:rsid w:val="00D16426"/>
    <w:rsid w:val="00D22B27"/>
    <w:rsid w:val="00D2324E"/>
    <w:rsid w:val="00D32F83"/>
    <w:rsid w:val="00D33977"/>
    <w:rsid w:val="00D33B89"/>
    <w:rsid w:val="00D354D9"/>
    <w:rsid w:val="00D50C7E"/>
    <w:rsid w:val="00D52472"/>
    <w:rsid w:val="00D54702"/>
    <w:rsid w:val="00D64996"/>
    <w:rsid w:val="00D6514E"/>
    <w:rsid w:val="00D77411"/>
    <w:rsid w:val="00D82960"/>
    <w:rsid w:val="00D82C81"/>
    <w:rsid w:val="00D8581E"/>
    <w:rsid w:val="00D85BDB"/>
    <w:rsid w:val="00DA0954"/>
    <w:rsid w:val="00DA4B45"/>
    <w:rsid w:val="00DA56F3"/>
    <w:rsid w:val="00DA6B46"/>
    <w:rsid w:val="00DA6D49"/>
    <w:rsid w:val="00DD0EE8"/>
    <w:rsid w:val="00DD4032"/>
    <w:rsid w:val="00DE36F5"/>
    <w:rsid w:val="00DF1917"/>
    <w:rsid w:val="00DF2672"/>
    <w:rsid w:val="00E07844"/>
    <w:rsid w:val="00E22E7C"/>
    <w:rsid w:val="00E34830"/>
    <w:rsid w:val="00E34DDD"/>
    <w:rsid w:val="00E37E8E"/>
    <w:rsid w:val="00E50E0D"/>
    <w:rsid w:val="00E577E9"/>
    <w:rsid w:val="00E604FD"/>
    <w:rsid w:val="00E67F80"/>
    <w:rsid w:val="00E7240A"/>
    <w:rsid w:val="00E80954"/>
    <w:rsid w:val="00E81CED"/>
    <w:rsid w:val="00E856CE"/>
    <w:rsid w:val="00E9491F"/>
    <w:rsid w:val="00E96923"/>
    <w:rsid w:val="00EA1505"/>
    <w:rsid w:val="00EB087F"/>
    <w:rsid w:val="00EB3D41"/>
    <w:rsid w:val="00EB4231"/>
    <w:rsid w:val="00EF0374"/>
    <w:rsid w:val="00EF1A01"/>
    <w:rsid w:val="00EF488C"/>
    <w:rsid w:val="00EF575E"/>
    <w:rsid w:val="00EF75AC"/>
    <w:rsid w:val="00F04E58"/>
    <w:rsid w:val="00F23142"/>
    <w:rsid w:val="00F3030C"/>
    <w:rsid w:val="00F31AD3"/>
    <w:rsid w:val="00F35B62"/>
    <w:rsid w:val="00F425EA"/>
    <w:rsid w:val="00F42E97"/>
    <w:rsid w:val="00F455DC"/>
    <w:rsid w:val="00F45DDC"/>
    <w:rsid w:val="00F52809"/>
    <w:rsid w:val="00F56A18"/>
    <w:rsid w:val="00F74130"/>
    <w:rsid w:val="00F7622F"/>
    <w:rsid w:val="00F81444"/>
    <w:rsid w:val="00F83F5C"/>
    <w:rsid w:val="00F859C6"/>
    <w:rsid w:val="00FA53DD"/>
    <w:rsid w:val="00FA5F43"/>
    <w:rsid w:val="00FC5528"/>
    <w:rsid w:val="00FC7510"/>
    <w:rsid w:val="00FD6520"/>
    <w:rsid w:val="00FE6C7C"/>
    <w:rsid w:val="00FF7C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E78FDC1"/>
  <w15:chartTrackingRefBased/>
  <w15:docId w15:val="{477180DA-4EF2-4840-9C6D-CA6773B3F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A090F"/>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3A090F"/>
    <w:rPr>
      <w:rFonts w:ascii="Times New Roman" w:hAnsi="Times New Roman" w:cs="Times New Roman"/>
    </w:rPr>
  </w:style>
  <w:style w:type="paragraph" w:customStyle="1" w:styleId="EndNoteBibliography">
    <w:name w:val="EndNote Bibliography"/>
    <w:basedOn w:val="Normal"/>
    <w:link w:val="EndNoteBibliographyChar"/>
    <w:rsid w:val="003A090F"/>
    <w:pPr>
      <w:spacing w:line="48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3A090F"/>
    <w:rPr>
      <w:rFonts w:ascii="Times New Roman" w:hAnsi="Times New Roman" w:cs="Times New Roman"/>
    </w:rPr>
  </w:style>
  <w:style w:type="paragraph" w:styleId="Footer">
    <w:name w:val="footer"/>
    <w:basedOn w:val="Normal"/>
    <w:link w:val="FooterChar"/>
    <w:uiPriority w:val="99"/>
    <w:unhideWhenUsed/>
    <w:rsid w:val="005144B3"/>
    <w:pPr>
      <w:tabs>
        <w:tab w:val="center" w:pos="4680"/>
        <w:tab w:val="right" w:pos="9360"/>
      </w:tabs>
    </w:pPr>
  </w:style>
  <w:style w:type="character" w:customStyle="1" w:styleId="FooterChar">
    <w:name w:val="Footer Char"/>
    <w:basedOn w:val="DefaultParagraphFont"/>
    <w:link w:val="Footer"/>
    <w:uiPriority w:val="99"/>
    <w:rsid w:val="005144B3"/>
  </w:style>
  <w:style w:type="character" w:styleId="PageNumber">
    <w:name w:val="page number"/>
    <w:basedOn w:val="DefaultParagraphFont"/>
    <w:uiPriority w:val="99"/>
    <w:semiHidden/>
    <w:unhideWhenUsed/>
    <w:rsid w:val="005144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escription xmlns="a47c47a3-70f8-45bf-95e1-b71ec4ee1794" xsi:nil="true"/>
    <TaxCatchAll xmlns="8541bfc5-0d79-4b44-a059-6a09fcdbcdd4" xsi:nil="true"/>
    <nd52cf14ea664b108f0407fda28d8d7b xmlns="a47c47a3-70f8-45bf-95e1-b71ec4ee1794">
      <Terms xmlns="http://schemas.microsoft.com/office/infopath/2007/PartnerControls"/>
    </nd52cf14ea664b108f0407fda28d8d7b>
    <lcf76f155ced4ddcb4097134ff3c332f xmlns="a47c47a3-70f8-45bf-95e1-b71ec4ee1794">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110CFB791D2134EAE6A1E7E22D3A5B5" ma:contentTypeVersion="22" ma:contentTypeDescription="Create a new document." ma:contentTypeScope="" ma:versionID="d2596103a686cb23609d2913e789b632">
  <xsd:schema xmlns:xsd="http://www.w3.org/2001/XMLSchema" xmlns:xs="http://www.w3.org/2001/XMLSchema" xmlns:p="http://schemas.microsoft.com/office/2006/metadata/properties" xmlns:ns2="a47c47a3-70f8-45bf-95e1-b71ec4ee1794" xmlns:ns3="8541bfc5-0d79-4b44-a059-6a09fcdbcdd4" xmlns:ns4="32991620-a089-40fe-b4cd-564ec8ad1895" targetNamespace="http://schemas.microsoft.com/office/2006/metadata/properties" ma:root="true" ma:fieldsID="73ef98b2b10eb95321e51686e212c7e4" ns2:_="" ns3:_="" ns4:_="">
    <xsd:import namespace="a47c47a3-70f8-45bf-95e1-b71ec4ee1794"/>
    <xsd:import namespace="8541bfc5-0d79-4b44-a059-6a09fcdbcdd4"/>
    <xsd:import namespace="32991620-a089-40fe-b4cd-564ec8ad1895"/>
    <xsd:element name="properties">
      <xsd:complexType>
        <xsd:sequence>
          <xsd:element name="documentManagement">
            <xsd:complexType>
              <xsd:all>
                <xsd:element ref="ns2:nd52cf14ea664b108f0407fda28d8d7b" minOccurs="0"/>
                <xsd:element ref="ns3:TaxCatchAll" minOccurs="0"/>
                <xsd:element ref="ns2:Description" minOccurs="0"/>
                <xsd:element ref="ns2:MediaServiceMetadata" minOccurs="0"/>
                <xsd:element ref="ns2:MediaServiceFastMetadata" minOccurs="0"/>
                <xsd:element ref="ns2:MediaServiceDateTaken" minOccurs="0"/>
                <xsd:element ref="ns2:MediaServiceAutoKeyPoints" minOccurs="0"/>
                <xsd:element ref="ns2:MediaServiceKeyPoints" minOccurs="0"/>
                <xsd:element ref="ns4:SharedWithUsers" minOccurs="0"/>
                <xsd:element ref="ns4:SharedWithDetails"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7c47a3-70f8-45bf-95e1-b71ec4ee1794" elementFormDefault="qualified">
    <xsd:import namespace="http://schemas.microsoft.com/office/2006/documentManagement/types"/>
    <xsd:import namespace="http://schemas.microsoft.com/office/infopath/2007/PartnerControls"/>
    <xsd:element name="nd52cf14ea664b108f0407fda28d8d7b" ma:index="9" nillable="true" ma:taxonomy="true" ma:internalName="nd52cf14ea664b108f0407fda28d8d7b" ma:taxonomyFieldName="Tag" ma:displayName="Tag" ma:readOnly="false" ma:default="" ma:fieldId="{7d52cf14-ea66-4b10-8f04-07fda28d8d7b}" ma:taxonomyMulti="true" ma:sspId="3a043dd0-1acd-4619-9c95-b12d2a3e68ba" ma:termSetId="d251ed09-2631-48b4-8e39-66cfa3922216" ma:anchorId="00000000-0000-0000-0000-000000000000" ma:open="true" ma:isKeyword="false">
      <xsd:complexType>
        <xsd:sequence>
          <xsd:element ref="pc:Terms" minOccurs="0" maxOccurs="1"/>
        </xsd:sequence>
      </xsd:complexType>
    </xsd:element>
    <xsd:element name="Description" ma:index="11" nillable="true" ma:displayName="Description" ma:format="Dropdown" ma:internalName="Description">
      <xsd:simpleType>
        <xsd:restriction base="dms:Note">
          <xsd:maxLength value="255"/>
        </xsd:restriction>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AutoTags" ma:index="19" nillable="true" ma:displayName="Tags" ma:internalName="MediaServiceAutoTags"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3a043dd0-1acd-4619-9c95-b12d2a3e68ba" ma:termSetId="09814cd3-568e-fe90-9814-8d621ff8fb84" ma:anchorId="fba54fb3-c3e1-fe81-a776-ca4b69148c4d" ma:open="true" ma:isKeyword="false">
      <xsd:complexType>
        <xsd:sequence>
          <xsd:element ref="pc:Terms" minOccurs="0" maxOccurs="1"/>
        </xsd:sequence>
      </xsd:complexType>
    </xsd:element>
    <xsd:element name="MediaServiceLocation" ma:index="26" nillable="true" ma:displayName="Location" ma:description="" ma:indexed="true" ma:internalName="MediaServiceLocation" ma:readOnly="true">
      <xsd:simpleType>
        <xsd:restriction base="dms:Text"/>
      </xsd:simple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541bfc5-0d79-4b44-a059-6a09fcdbcdd4"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99bb6689-a40d-4b64-8780-38138184377e}" ma:internalName="TaxCatchAll" ma:showField="CatchAllData" ma:web="8541bfc5-0d79-4b44-a059-6a09fcdbcdd4">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2991620-a089-40fe-b4cd-564ec8ad1895"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BC7E48A-DCE9-40A6-A585-8DA259250D63}">
  <ds:schemaRefs>
    <ds:schemaRef ds:uri="http://schemas.microsoft.com/office/2006/metadata/properties"/>
    <ds:schemaRef ds:uri="http://schemas.microsoft.com/office/infopath/2007/PartnerControls"/>
    <ds:schemaRef ds:uri="a47c47a3-70f8-45bf-95e1-b71ec4ee1794"/>
    <ds:schemaRef ds:uri="8541bfc5-0d79-4b44-a059-6a09fcdbcdd4"/>
  </ds:schemaRefs>
</ds:datastoreItem>
</file>

<file path=customXml/itemProps2.xml><?xml version="1.0" encoding="utf-8"?>
<ds:datastoreItem xmlns:ds="http://schemas.openxmlformats.org/officeDocument/2006/customXml" ds:itemID="{C72AF3E6-93E5-AD46-8FCD-2E9E3E043594}">
  <ds:schemaRefs>
    <ds:schemaRef ds:uri="http://schemas.openxmlformats.org/officeDocument/2006/bibliography"/>
  </ds:schemaRefs>
</ds:datastoreItem>
</file>

<file path=customXml/itemProps3.xml><?xml version="1.0" encoding="utf-8"?>
<ds:datastoreItem xmlns:ds="http://schemas.openxmlformats.org/officeDocument/2006/customXml" ds:itemID="{1E6BF562-68E6-4A6D-8C98-AF7C33EAB0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7c47a3-70f8-45bf-95e1-b71ec4ee1794"/>
    <ds:schemaRef ds:uri="8541bfc5-0d79-4b44-a059-6a09fcdbcdd4"/>
    <ds:schemaRef ds:uri="32991620-a089-40fe-b4cd-564ec8ad18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3DE8C3A-88AE-49C1-8E14-82C688763B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174</Words>
  <Characters>25044</Characters>
  <Application>Microsoft Office Word</Application>
  <DocSecurity>0</DocSecurity>
  <Lines>1001</Lines>
  <Paragraphs>400</Paragraphs>
  <ScaleCrop>false</ScaleCrop>
  <Company/>
  <LinksUpToDate>false</LinksUpToDate>
  <CharactersWithSpaces>28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a Suh</dc:creator>
  <cp:keywords/>
  <dc:description/>
  <cp:lastModifiedBy>Meghan Mitchell</cp:lastModifiedBy>
  <cp:revision>2</cp:revision>
  <dcterms:created xsi:type="dcterms:W3CDTF">2024-01-24T17:03:00Z</dcterms:created>
  <dcterms:modified xsi:type="dcterms:W3CDTF">2024-01-24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110CFB791D2134EAE6A1E7E22D3A5B5</vt:lpwstr>
  </property>
  <property fmtid="{D5CDD505-2E9C-101B-9397-08002B2CF9AE}" pid="3" name="Tag">
    <vt:lpwstr/>
  </property>
  <property fmtid="{D5CDD505-2E9C-101B-9397-08002B2CF9AE}" pid="4" name="MediaServiceImageTags">
    <vt:lpwstr/>
  </property>
</Properties>
</file>